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bookmarkStart w:id="0" w:name="_Hlk516325029"/>
      <w:bookmarkStart w:id="1" w:name="_Hlk516325251"/>
      <w:proofErr w:type="spellStart"/>
      <w:r>
        <w:t>MeshMonk</w:t>
      </w:r>
      <w:proofErr w:type="spellEnd"/>
      <w:r>
        <w:t>: open-source large-scale intensive 3D phenotyping</w:t>
      </w:r>
    </w:p>
    <w:p w14:paraId="4E9BF396" w14:textId="39ACA438" w:rsidR="002868E2" w:rsidRPr="008F4E4F" w:rsidRDefault="0047213A" w:rsidP="00651CA2">
      <w:pPr>
        <w:pStyle w:val="AuthorList"/>
        <w:rPr>
          <w:vertAlign w:val="superscript"/>
        </w:rPr>
      </w:pPr>
      <w:bookmarkStart w:id="2" w:name="_Hlk516325036"/>
      <w:bookmarkEnd w:id="0"/>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sidR="009F1CD6">
        <w:rPr>
          <w:vertAlign w:val="superscript"/>
        </w:rPr>
        <w:t>2</w:t>
      </w:r>
      <w:r>
        <w:rPr>
          <w:vertAlign w:val="superscript"/>
        </w:rPr>
        <w:t>,</w:t>
      </w:r>
      <w:r w:rsidR="009F1CD6">
        <w:rPr>
          <w:vertAlign w:val="superscript"/>
        </w:rPr>
        <w:t>3</w:t>
      </w:r>
      <w:r>
        <w:t>,</w:t>
      </w:r>
      <w:r w:rsidR="00D43DCB">
        <w:t xml:space="preserve"> </w:t>
      </w:r>
      <w:r>
        <w:t>Ha</w:t>
      </w:r>
      <w:r w:rsidR="003F26BD">
        <w:t>rold</w:t>
      </w:r>
      <w:r>
        <w:t xml:space="preserve"> Matthews</w:t>
      </w:r>
      <w:r w:rsidR="009F1CD6">
        <w:rPr>
          <w:vertAlign w:val="superscript"/>
        </w:rPr>
        <w:t>4</w:t>
      </w:r>
      <w:r w:rsidR="008F4E4F">
        <w:rPr>
          <w:vertAlign w:val="superscript"/>
        </w:rPr>
        <w:t>,</w:t>
      </w:r>
      <w:r w:rsidR="009F1CD6">
        <w:rPr>
          <w:vertAlign w:val="superscript"/>
        </w:rPr>
        <w:t>5</w:t>
      </w:r>
      <w:r w:rsidR="008F4E4F">
        <w:rPr>
          <w:vertAlign w:val="superscript"/>
        </w:rPr>
        <w:t>,</w:t>
      </w:r>
      <w:r w:rsidR="009F1CD6">
        <w:rPr>
          <w:vertAlign w:val="superscript"/>
        </w:rPr>
        <w:t>6</w:t>
      </w:r>
      <w:r>
        <w:t>,</w:t>
      </w:r>
      <w:r w:rsidR="00D63F3D" w:rsidRPr="00D63F3D">
        <w:t xml:space="preserve"> </w:t>
      </w:r>
      <w:r w:rsidR="00D63F3D">
        <w:t>Arslan A. Zaidi</w:t>
      </w:r>
      <w:r w:rsidR="00D63F3D" w:rsidRPr="0047213A">
        <w:rPr>
          <w:vertAlign w:val="superscript"/>
        </w:rPr>
        <w:t>1,</w:t>
      </w:r>
      <w:r w:rsidR="009F1CD6">
        <w:rPr>
          <w:vertAlign w:val="superscript"/>
        </w:rPr>
        <w:t>7</w:t>
      </w:r>
      <w:r w:rsidR="00D63F3D">
        <w:t>,</w:t>
      </w:r>
      <w:r>
        <w:t xml:space="preserve"> Omid Ekrami</w:t>
      </w:r>
      <w:r w:rsidR="008F4E4F">
        <w:rPr>
          <w:vertAlign w:val="superscript"/>
        </w:rPr>
        <w:t>8</w:t>
      </w:r>
      <w:r>
        <w:t>, Jonatan Snyders</w:t>
      </w:r>
      <w:r w:rsidR="008F4E4F">
        <w:rPr>
          <w:vertAlign w:val="superscript"/>
        </w:rPr>
        <w:t>9</w:t>
      </w:r>
      <w:r>
        <w:t xml:space="preserve">, </w:t>
      </w:r>
      <w:r w:rsidR="009F1CD6">
        <w:t>Yi Fan</w:t>
      </w:r>
      <w:r w:rsidR="009F1CD6">
        <w:rPr>
          <w:vertAlign w:val="superscript"/>
        </w:rPr>
        <w:t>4,5,10</w:t>
      </w:r>
      <w:r w:rsidR="009F1CD6">
        <w:t xml:space="preserve">, Tony </w:t>
      </w:r>
      <w:r w:rsidR="009F1CD6" w:rsidRPr="007E0CA5">
        <w:t>Penington</w:t>
      </w:r>
      <w:r w:rsidR="009F1CD6">
        <w:rPr>
          <w:vertAlign w:val="superscript"/>
        </w:rPr>
        <w:t>4,</w:t>
      </w:r>
      <w:r w:rsidR="009F1CD6" w:rsidRPr="009F1CD6">
        <w:rPr>
          <w:vertAlign w:val="superscript"/>
        </w:rPr>
        <w:t>5</w:t>
      </w:r>
      <w:r w:rsidR="009F1CD6">
        <w:rPr>
          <w:vertAlign w:val="superscript"/>
        </w:rPr>
        <w:t>,6</w:t>
      </w:r>
      <w:r w:rsidR="009F1CD6">
        <w:t xml:space="preserve">, </w:t>
      </w:r>
      <w:r>
        <w:t>Stefan Van Dongen</w:t>
      </w:r>
      <w:r w:rsidR="008F4E4F">
        <w:rPr>
          <w:vertAlign w:val="superscript"/>
        </w:rPr>
        <w:t>8</w:t>
      </w:r>
      <w:r>
        <w:t>, Mark D. Shriver</w:t>
      </w:r>
      <w:r w:rsidR="008F4E4F">
        <w:rPr>
          <w:vertAlign w:val="superscript"/>
        </w:rPr>
        <w:t>1</w:t>
      </w:r>
      <w:r>
        <w:t>, Peter Claes</w:t>
      </w:r>
      <w:r w:rsidR="009F1CD6">
        <w:rPr>
          <w:vertAlign w:val="superscript"/>
        </w:rPr>
        <w:t>2,3</w:t>
      </w:r>
      <w:r w:rsidR="008F4E4F">
        <w:rPr>
          <w:vertAlign w:val="superscript"/>
        </w:rPr>
        <w:t>*</w:t>
      </w:r>
    </w:p>
    <w:bookmarkEnd w:id="1"/>
    <w:bookmarkEnd w:id="2"/>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2EA08F74" w14:textId="24835392" w:rsidR="009F1CD6" w:rsidRDefault="009F1CD6" w:rsidP="009F1CD6">
      <w:pPr>
        <w:spacing w:before="240" w:after="0"/>
        <w:rPr>
          <w:rFonts w:cs="Times New Roman"/>
          <w:szCs w:val="24"/>
        </w:rPr>
      </w:pPr>
      <w:r>
        <w:rPr>
          <w:rFonts w:cs="Times New Roman"/>
          <w:szCs w:val="24"/>
          <w:vertAlign w:val="superscript"/>
        </w:rPr>
        <w:t>2</w:t>
      </w:r>
      <w:r>
        <w:rPr>
          <w:rFonts w:cs="Times New Roman"/>
          <w:szCs w:val="24"/>
        </w:rPr>
        <w:t>Department of Electrical Engineering, ESAT/PSI, KU Leuven, Leuven, Belgium</w:t>
      </w:r>
    </w:p>
    <w:p w14:paraId="60AC2B28" w14:textId="2ACCECA5" w:rsidR="009F1CD6" w:rsidRDefault="009F1CD6" w:rsidP="009F1CD6">
      <w:pPr>
        <w:spacing w:before="240" w:after="0"/>
        <w:rPr>
          <w:rFonts w:cs="Times New Roman"/>
          <w:szCs w:val="24"/>
        </w:rPr>
      </w:pPr>
      <w:r>
        <w:rPr>
          <w:rFonts w:cs="Times New Roman"/>
          <w:szCs w:val="24"/>
          <w:vertAlign w:val="superscript"/>
        </w:rPr>
        <w:t>3</w:t>
      </w:r>
      <w:r>
        <w:rPr>
          <w:rFonts w:cs="Times New Roman"/>
          <w:szCs w:val="24"/>
        </w:rPr>
        <w:t>Medical Imaging Research Center, MIRC, UZ Leuven, Leuven, Belgium</w:t>
      </w:r>
    </w:p>
    <w:p w14:paraId="4129DDAC" w14:textId="7C43687B" w:rsidR="009F1CD6" w:rsidRDefault="009F1CD6" w:rsidP="009F1CD6">
      <w:pPr>
        <w:spacing w:before="240" w:after="0"/>
        <w:rPr>
          <w:rFonts w:cs="Times New Roman"/>
          <w:szCs w:val="24"/>
        </w:rPr>
      </w:pPr>
      <w:r>
        <w:rPr>
          <w:rFonts w:cs="Times New Roman"/>
          <w:szCs w:val="24"/>
          <w:vertAlign w:val="superscript"/>
        </w:rPr>
        <w:t>4</w:t>
      </w:r>
      <w:r>
        <w:rPr>
          <w:rFonts w:cs="Times New Roman"/>
          <w:szCs w:val="24"/>
        </w:rPr>
        <w:t>Mudoch Children’s Research Institute, Melbourne, Australia</w:t>
      </w:r>
    </w:p>
    <w:p w14:paraId="7E29F1DD" w14:textId="0359194A" w:rsidR="009F1CD6" w:rsidRDefault="009F1CD6" w:rsidP="009F1CD6">
      <w:pPr>
        <w:spacing w:before="240" w:after="0"/>
        <w:rPr>
          <w:rFonts w:cs="Times New Roman"/>
          <w:szCs w:val="24"/>
        </w:rPr>
      </w:pPr>
      <w:r>
        <w:rPr>
          <w:rFonts w:cs="Times New Roman"/>
          <w:szCs w:val="24"/>
          <w:vertAlign w:val="superscript"/>
        </w:rPr>
        <w:t>5</w:t>
      </w:r>
      <w:r w:rsidRPr="008F4E4F">
        <w:rPr>
          <w:rFonts w:cs="Times New Roman"/>
          <w:szCs w:val="24"/>
        </w:rPr>
        <w:t>Royal</w:t>
      </w:r>
      <w:r>
        <w:rPr>
          <w:rFonts w:cs="Times New Roman"/>
          <w:szCs w:val="24"/>
        </w:rPr>
        <w:t xml:space="preserve"> Children’s Hospital, Melbourne, Australia</w:t>
      </w:r>
    </w:p>
    <w:p w14:paraId="35BA19D6" w14:textId="034CFA80" w:rsidR="009F1CD6" w:rsidRDefault="009F1CD6" w:rsidP="00671D9A">
      <w:pPr>
        <w:spacing w:before="240" w:after="0"/>
        <w:rPr>
          <w:rFonts w:cs="Times New Roman"/>
          <w:szCs w:val="24"/>
        </w:rPr>
      </w:pPr>
      <w:r>
        <w:rPr>
          <w:rFonts w:cs="Times New Roman"/>
          <w:szCs w:val="24"/>
          <w:vertAlign w:val="superscript"/>
        </w:rPr>
        <w:t>6</w:t>
      </w:r>
      <w:r>
        <w:rPr>
          <w:rFonts w:cs="Times New Roman"/>
          <w:szCs w:val="24"/>
        </w:rPr>
        <w:t>Department of Pediatrics, University of Melbourne, Melbourne Australia</w:t>
      </w:r>
    </w:p>
    <w:p w14:paraId="5F288790" w14:textId="1CA4F3B9" w:rsidR="0047213A" w:rsidRDefault="009F1CD6" w:rsidP="00671D9A">
      <w:pPr>
        <w:spacing w:before="240" w:after="0"/>
        <w:rPr>
          <w:rFonts w:cs="Times New Roman"/>
          <w:szCs w:val="24"/>
        </w:rPr>
      </w:pPr>
      <w:r>
        <w:rPr>
          <w:rFonts w:cs="Times New Roman"/>
          <w:szCs w:val="24"/>
          <w:vertAlign w:val="superscript"/>
        </w:rPr>
        <w:t>7</w:t>
      </w:r>
      <w:r w:rsidR="0047213A">
        <w:rPr>
          <w:rFonts w:cs="Times New Roman"/>
          <w:szCs w:val="24"/>
        </w:rPr>
        <w:t>Department of Biology, The Pennsylvania State University, University Park, PA, US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6D85B9E2" w14:textId="0CC3DC26" w:rsidR="009F1CD6" w:rsidRPr="008F4E4F" w:rsidRDefault="009F1CD6" w:rsidP="00671D9A">
      <w:pPr>
        <w:spacing w:before="240" w:after="0"/>
        <w:rPr>
          <w:rFonts w:cs="Times New Roman"/>
          <w:szCs w:val="24"/>
        </w:rPr>
      </w:pPr>
      <w:r>
        <w:rPr>
          <w:rFonts w:cs="Times New Roman"/>
          <w:szCs w:val="24"/>
          <w:vertAlign w:val="superscript"/>
        </w:rPr>
        <w:t>10</w:t>
      </w:r>
      <w:r>
        <w:rPr>
          <w:rFonts w:cs="Times New Roman"/>
          <w:szCs w:val="24"/>
        </w:rPr>
        <w:t>Melbourne Dental School, University of Melbourne, Melbourne Australia</w:t>
      </w:r>
    </w:p>
    <w:p w14:paraId="190E455F" w14:textId="77777777" w:rsidR="0047213A" w:rsidRPr="0047213A" w:rsidRDefault="002868E2" w:rsidP="00671D9A">
      <w:pPr>
        <w:spacing w:before="240" w:after="0"/>
        <w:rPr>
          <w:rFonts w:cs="Times New Roman"/>
          <w:szCs w:val="24"/>
        </w:rPr>
      </w:pPr>
      <w:bookmarkStart w:id="3" w:name="_Hlk516325290"/>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bookmarkEnd w:id="3"/>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lastRenderedPageBreak/>
        <w:t>Methods</w:t>
      </w:r>
    </w:p>
    <w:p w14:paraId="4776D66A" w14:textId="57840DF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elastic transformation model, the reference is transformed to fit the specific shape of the target. For facial scans, this results in homologous spatially dense (N=7,1</w:t>
      </w:r>
      <w:r w:rsidR="00FD7CD6">
        <w:rPr>
          <w:rFonts w:cs="Times New Roman"/>
          <w:szCs w:val="24"/>
        </w:rPr>
        <w:t>5</w:t>
      </w:r>
      <w:r>
        <w:rPr>
          <w:rFonts w:cs="Times New Roman"/>
          <w:szCs w:val="24"/>
        </w:rPr>
        <w:t>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19D336CD"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w:t>
      </w:r>
      <w:r w:rsidR="00820105">
        <w:rPr>
          <w:rFonts w:cs="Times New Roman"/>
          <w:szCs w:val="24"/>
        </w:rPr>
        <w:t>root mean squared error</w:t>
      </w:r>
      <w:r>
        <w:rPr>
          <w:rFonts w:cs="Times New Roman"/>
          <w:szCs w:val="24"/>
        </w:rPr>
        <w:t xml:space="preserve"> between the manual and automatic placements of </w:t>
      </w:r>
      <w:r w:rsidR="00FD7CD6">
        <w:rPr>
          <w:rFonts w:cs="Times New Roman"/>
          <w:szCs w:val="24"/>
        </w:rPr>
        <w:t>0.6224</w:t>
      </w:r>
      <w:r>
        <w:rPr>
          <w:rFonts w:cs="Times New Roman"/>
          <w:szCs w:val="24"/>
        </w:rPr>
        <w:t xml:space="preserve"> mm</w:t>
      </w:r>
      <w:r w:rsidR="00FD7CD6">
        <w:rPr>
          <w:rFonts w:cs="Times New Roman"/>
          <w:szCs w:val="24"/>
        </w:rPr>
        <w:t xml:space="preserve"> and no variation in landmark position or centroid size attributable to automatic landmarking method</w:t>
      </w:r>
      <w:r>
        <w:rPr>
          <w:rFonts w:cs="Times New Roman"/>
          <w:szCs w:val="24"/>
        </w:rPr>
        <w:t xml:space="preserve">.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2D223A84" w:rsidR="005D12D4" w:rsidRPr="005D12D4" w:rsidRDefault="005D12D4" w:rsidP="00221E4E">
      <w:r>
        <w:t xml:space="preserve">The phenotypic complement to genomics is </w:t>
      </w:r>
      <w:proofErr w:type="spellStart"/>
      <w:r>
        <w:rPr>
          <w:i/>
        </w:rPr>
        <w:t>phenomics</w:t>
      </w:r>
      <w:proofErr w:type="spellEnd"/>
      <w:r>
        <w:t>, which aims to obtain high-throughput and high-dimensional phenotyping in line with our ab</w:t>
      </w:r>
      <w:r w:rsidR="00085963">
        <w:t xml:space="preserve">ility to characterize genomes </w:t>
      </w:r>
      <w:r w:rsidR="00085963">
        <w:fldChar w:fldCharType="begin" w:fldLock="1"/>
      </w:r>
      <w:r w:rsidR="0035496B">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12","issued":{"date-parts":[["2010"]]},"page":"855-866","title":"Phenomics: The next challenge","type":"article-journal","volume":"11"},"uris":["http://www.mendeley.com/documents/?uuid=1694e9a3-65b5-4006-bf64-ffdf59b70714"]}],"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w:t>
      </w:r>
      <w:proofErr w:type="spellStart"/>
      <w:r w:rsidR="00085963">
        <w:t>phenomics</w:t>
      </w:r>
      <w:proofErr w:type="spellEnd"/>
      <w:r w:rsidR="00085963">
        <w:t xml:space="preserve">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w:t>
      </w:r>
      <w:proofErr w:type="spellStart"/>
      <w:r w:rsidR="00085963">
        <w:t>phenomic</w:t>
      </w:r>
      <w:proofErr w:type="spellEnd"/>
      <w:r w:rsidR="00085963">
        <w:t xml:space="preserve">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64153F">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3 Suppl","issued":{"date-parts":[["2010"]]},"page":"S26-S41","title":"Visualization of image data from cells to organisms","type":"article-journal","volume":"7"},"uris":["http://www.mendeley.com/documents/?uuid=10247c2b-a4f1-4ee2-b333-8470465e4347"]}],"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w:t>
      </w:r>
      <w:proofErr w:type="spellStart"/>
      <w:r w:rsidR="00085963">
        <w:t>MeshMonk</w:t>
      </w:r>
      <w:proofErr w:type="spellEnd"/>
      <w:r w:rsidR="00085963">
        <w:t xml:space="preserve"> software. </w:t>
      </w:r>
      <w:r w:rsidR="00A801C7">
        <w:t xml:space="preserve"> </w:t>
      </w:r>
    </w:p>
    <w:p w14:paraId="6AB9CB41" w14:textId="70DA2579" w:rsidR="00085963" w:rsidRDefault="00BE7BBA" w:rsidP="00221E4E">
      <w:r>
        <w:t xml:space="preserve">Of interest to anthropologists, geneticists, biologists, and medical clinicians is the ability to accurately and reproducibly characterize anatomical structures, like a femur, skull, or face, such that underlying qualities about the structure can be understood. </w:t>
      </w:r>
      <w:r w:rsidR="00085963">
        <w:t>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w:t>
      </w:r>
      <w:r w:rsidR="00B02C22">
        <w:t>y placed anatomical ‘landmarks’,</w:t>
      </w:r>
      <w:r w:rsidR="00085963">
        <w:t xml:space="preserve"> </w:t>
      </w:r>
      <w:r>
        <w:t>traditionally defined as precise locations on biological forms that hold some developmental, functional, structural</w:t>
      </w:r>
      <w:r w:rsidR="00371B18">
        <w:t>,</w:t>
      </w:r>
      <w:r>
        <w:t xml:space="preserve"> or evolutionary significance </w:t>
      </w:r>
      <w:r>
        <w:fldChar w:fldCharType="begin" w:fldLock="1"/>
      </w:r>
      <w:r w:rsidR="0035496B">
        <w:instrText>ADDIN CSL_CITATION {"citationItems":[{"id":"ITEM-1","itemData":{"DOI":"10.1002/ajpa.10174","abstract":"Nontraditional or geometric morphometric methods have found wide application in the biological sciences, especially in anthropology, a field with a strong history of measurement of biological form. Controversy has arisen over which method is the \"best\" for quantifying the morphological difference between forms and for making proper statistical statements about the detected differences. This paper explains that many of these arguments are superfluous to the real issues that need to be understood by those wishing to apply morphometric methods to biological data. Validity, the ability of a method to find the correct answer, is rarely discussed and often ignored. We explain why demonstration of validity is a necessary step in the evaluation of methods used in morphometrics. Focusing specifically on landmark data, we discuss the concepts of size and shape, and reiterate that since no unique definition of size exists, shape can only be recognized with reference to a chosen surrogate for size. We explain why only a limited class of information related to the morphology of an object can be known when landmark data are used. This observation has genuine consequences, as certain morphometric methods are based on models that require specific assumptions, some of which exceed what can be known from landmark data. We show that orientation of an object with reference to other objects in a sample can never be known, because this information is not included in landmark data. Consequently, a descriptor of form difference that contains information on orientation is flawed because that information does not arise from evidence within the data, but instead is a product of a chosen orientation scheme. To illustrate these points, we apply superimposition, deformation, and linear distance-based morphometric methods to the analysis of a simulated data set for which the true differences are known. This analysis demonstrates the relative efficacy of various methods to reveal the true difference between forms. Our discussion is intended to be fair, but it will be obvious to the reader that we favor a particular approach. Our bias comes from the realization that morphometric methods should operate with a definition of form and form difference consistent with the limited class of information that can be known from landmark data. Answers based on information that can be known from the data are of more use to biological inquiry than those based on unjustifiable assumptions.","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6c929c01-0100-480e-8f96-6959dec29ad1"]}],"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w:t>
      </w:r>
      <w:r w:rsidR="00B02C22">
        <w:t>and</w:t>
      </w:r>
      <w:r>
        <w:t xml:space="preserve"> are unambiguously defined and reliably locatable </w:t>
      </w:r>
      <w:r>
        <w:fldChar w:fldCharType="begin" w:fldLock="1"/>
      </w:r>
      <w:r w:rsidR="0035496B">
        <w:instrText>ADDIN CSL_CITATION {"citationItems":[{"id":"ITEM-1","itemData":{"DOI":"10.1597/1545-1569_1995_032_0217_pravot_2.3.co_2","PMID":"7605789","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 xml:space="preserve">(Aldridge et al., 2005; Corner et al., 1992; </w:t>
      </w:r>
      <w:r w:rsidRPr="00086853">
        <w:rPr>
          <w:noProof/>
        </w:rPr>
        <w:lastRenderedPageBreak/>
        <w:t>Richtsmeier et al., 1995)</w:t>
      </w:r>
      <w:r>
        <w:fldChar w:fldCharType="end"/>
      </w:r>
      <w:r>
        <w:t xml:space="preserve">. Some examples include the endo- and </w:t>
      </w:r>
      <w:proofErr w:type="spellStart"/>
      <w:r>
        <w:t>exocanthi</w:t>
      </w:r>
      <w:proofErr w:type="spellEnd"/>
      <w:r>
        <w:t xml:space="preserve"> (the inner and outer corners of the eyes, respectively) and the </w:t>
      </w:r>
      <w:proofErr w:type="spellStart"/>
      <w:r>
        <w:t>pronasale</w:t>
      </w:r>
      <w:proofErr w:type="spellEnd"/>
      <w:r>
        <w:t xml:space="preserve"> (the tip of the nose). </w:t>
      </w:r>
    </w:p>
    <w:p w14:paraId="728A354C" w14:textId="175DB3BC" w:rsidR="00827453" w:rsidRPr="00900F1C" w:rsidRDefault="00827453" w:rsidP="00827453">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64153F">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8a728376-daa5-4b62-8c22-085ca6d787f5"]},{"id":"ITEM-2","itemData":{"DOI":"10.1111/j.1601-6343.2008.01435.x.","ISBN":"1601-6335 (Print)\\n1601-6335 (Linking)","ISSN":"16016335","PMID":"19154273","abstract":"BACKGROUND: The three-dimensional (3D) measuring technology is useful to inspect facial shape in three planes of space (X, Y, and Z). Recent work has been directed to analyse craniofacial morphology using facial soft tissue landmarks to identify facial differences among population. The reproducibility of facial landmarks is almost necessary to ensure accurate 3D facial measurements.\\n\\nOBJECTIVE: The aim of this study is to assess the reproducibility of facial soft tissue landmarks using laser-scan 3D imaging technology.\\n\\nSUBJECTS AND METHODS: Facial landmarks were assessed for 30 15(1/2)-year-old British-Caucasian children (15 males and 15 females). The sample was recruited from the Avon Longitudinal Study of Parents and Children (ALSPAC). The 3D facial images were acquired for each subject using two high-resolution Konica/Minolta laser scanners. Twenty-one facial landmarks (63 X, Y, and Z coordinates) were identified and recorded on each 3D facial image by two examiners. The reproducibility of landmarks identification at 2-week interval was assessed for one of the examiners (intra-examiner). In addition, the reproducibility of landmarks was assessed between the two examiners (inter-examiner). Using Bland-Altman plots, both intra- and inter-examiner assessments had evaluated landmarks reproducibility in three dimensions for the sample divided by gender. The reproducibility of the 3D-coordinates for each landmark was considered under three categories (&lt; 0.5 mm, &lt; 1 mm, and &gt;1 mm) for both intra- and inter-examiner reproducibility assessments.\\n\\nRESULTS: The distribution of coordinates at the three levels of reproducibility show the following percentages: intra-examiner: &lt; 0.5 mm (38%), &lt; 1 mm (51%), &gt;1 mm (11%); inter-examiner: &lt; 0.5 mm (35%), &lt; 1 mm (48%), &gt;1 mm (17%). Generally, 10 landmarks were reproducible to less than 1 mm for both intra- and inter-examiner reproducibility assessments. The Labiale Superius was the most reproducible and Palebrale Superius was the least reproducible landmark. Some landmarks showed greater reliability in certain planes of space; the Glabella was more reliable in the Z than the Y axis. Gender differences were found; Subnasale was more reproducible in the Y-axis in males compared with females.\\n\\nCONCLUSIONS: The reproducibility of facial landmarks should be considered in the three planes of space. The majority of X-Y-Z coordinates taken to the 21 facial landmarks were reproducible to &lt; 1 mm which is clinically acce…","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ontics and Craniofacial Research","id":"ITEM-2","issue":"1","issued":{"date-parts":[["2009"]]},"page":"33-42","title":"Reproducibility of facial soft tissue landmarks on 3D laser-scanned facial images","type":"article-journal","volume":"12"},"uris":["http://www.mendeley.com/documents/?uuid=0cc7f419-a411-4b28-95d6-a62610c751b3"]},{"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1","issued":{"date-parts":[["2007"]]},"page":"24-35","title":"The problem of assessing landmark error in geometric morphometrics: Theory, methods, and modifications","type":"article-journal","volume":"134"},"uris":["http://www.mendeley.com/documents/?uuid=ccc4a0d0-c8fe-4de4-a648-26f966c774ec"]},{"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3","issued":{"date-parts":[["2008"]]},"page":"232-239","title":"Validity and reliability of craniofacial anthropometric measurement of 3D digital photogrammetric images","type":"article-journal","volume":"45"},"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653594">
        <w:rPr>
          <w:noProof/>
        </w:rPr>
        <w:t>(Fagertun et al., 2014; Toma et al., 2009; von Cramon-Taubadel et al., 2007; Weinberg et al., 2004; Wong et al., 2008)</w:t>
      </w:r>
      <w:r w:rsidR="00900F1C">
        <w:fldChar w:fldCharType="end"/>
      </w:r>
      <w:r w:rsidR="00900F1C">
        <w:t xml:space="preserve">. </w:t>
      </w:r>
      <w:r>
        <w:t xml:space="preserve">Furthermore, sparse landmark configurations can only quantify form at defined landmark indications that can be reliably identified and indicated by a </w:t>
      </w:r>
      <w:r w:rsidR="00B02C22">
        <w:t>human and lack the resolution to fully characterize shape variation in</w:t>
      </w:r>
      <w:r w:rsidR="00463269">
        <w:t>-</w:t>
      </w:r>
      <w:r w:rsidR="00B02C22">
        <w:t>between landmarks</w:t>
      </w:r>
      <w:r>
        <w:t>.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composed of thousands of points into the shape of each target image through a non-rigid registration algorithm </w:t>
      </w:r>
      <w:r>
        <w:fldChar w:fldCharType="begin" w:fldLock="1"/>
      </w:r>
      <w:r w:rsidR="0034220C">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34220C">
        <w:rPr>
          <w:rFonts w:ascii="Cambria Math" w:hAnsi="Cambria Math" w:cs="Cambria Math"/>
        </w:rPr>
        <w:instrText>∼</w:instrText>
      </w:r>
      <w:r w:rsidR="0034220C">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1109/TMI.2003.814784","PMID":"12872950","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7ca2cc54-a8d5-4646-8ba9-f716c3d8ca57"]}],"mendeley":{"formattedCitation":"(Andresen and Nielsen, 2001; Claes, 2007; Claes et al., 2012b; Hutton et al., 2003b; Snyders et al., 2014)","plainTextFormattedCitation":"(Andresen and Nielsen, 2001; Claes, 2007; Claes et al., 2012b; Hutton et al., 2003b; Snyders et al., 2014)","previouslyFormattedCitation":"(Andresen and Nielsen, 2001; Claes, 2007; Claes et al., 2012a; Hutton et al., 2003b; Snyders et al., 2014)"},"properties":{"noteIndex":0},"schema":"https://github.com/citation-style-language/schema/raw/master/csl-citation.json"}</w:instrText>
      </w:r>
      <w:r>
        <w:fldChar w:fldCharType="separate"/>
      </w:r>
      <w:r w:rsidR="0034220C" w:rsidRPr="0034220C">
        <w:rPr>
          <w:noProof/>
        </w:rPr>
        <w:t>(Andresen and Nielsen, 2001; Claes, 2007; Claes et al., 2012b;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35496B">
        <w:instrText>ADDIN CSL_CITATION {"citationItems":[{"id":"ITEM-1","itemData":{"DOI":"10.1016/j.fsigen.2014.08.008","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page":"208-216","title":"Towards DNA-based facial composites: preliminary results and validation","type":"article-journal","volume":"13"},"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35496B">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507b7d08-1975-4d74-9f4d-72a963fb6716"]},{"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b77450f2-63e7-48ba-a4f1-a21dcfb5ed02"]}],"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35496B">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id":"ITEM-1","issued":{"date-parts":[["1999"]]},"page":"187-194","publisher":"ACM Press/Addison-Wesley Publishing Co","publisher-place":"New York, NY, USA","title":"A morphable model for the synthesis of 3D faces","type":"paper-conference"},"uris":["http://www.mendeley.com/documents/?uuid=e280d1b5-2b1d-41cb-83e3-bbf54d159ded"]}],"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64153F">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4","issued":{"date-parts":[["2015","8","11"]]},"page":"381-386","title":"Phenotyping: Targeting genotype's rich cousin for diagnosis","type":"article-journal","volume":"51"},"uris":["http://www.mendeley.com/documents/?uuid=a5298822-6d07-4428-835f-95e1a6b0b29f"]},{"id":"ITEM-2","itemData":{"DOI":"10.1086/498396","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6","issued":{"date-parts":[["2005"]]},"page":"999-1010","title":"Discriminating Power of Localized Three-Dimensional Facial Morphology","type":"article-journal","volume":"77"},"uris":["http://www.mendeley.com/documents/?uuid=f74b6f64-164b-468c-8965-83ae9307274f"]}],"mendeley":{"formattedCitation":"(Baynam et al., 2015; Hammond et al., 2005)","plainTextFormattedCitation":"(Baynam et al., 2015; Hammond et al., 2005)","previouslyFormattedCitation":"(Baynam et al., 2015; Hammond et al., 2005)"},"properties":{"noteIndex":0},"schema":"https://github.com/citation-style-language/schema/raw/master/csl-citation.json"}</w:instrText>
      </w:r>
      <w:r w:rsidR="00F74D63">
        <w:fldChar w:fldCharType="separate"/>
      </w:r>
      <w:r w:rsidR="0035496B" w:rsidRPr="0035496B">
        <w:rPr>
          <w:noProof/>
        </w:rPr>
        <w:t>(Baynam et al., 2015; Hammond et al., 2005)</w:t>
      </w:r>
      <w:r w:rsidR="00F74D63">
        <w:fldChar w:fldCharType="end"/>
      </w:r>
      <w:r>
        <w:t xml:space="preserve">. </w:t>
      </w:r>
      <w:r w:rsidR="00073F08">
        <w:rPr>
          <w:rFonts w:cs="Times New Roman"/>
          <w:szCs w:val="24"/>
        </w:rPr>
        <w:t xml:space="preserve">Here, we report the </w:t>
      </w:r>
      <w:proofErr w:type="spellStart"/>
      <w:r w:rsidR="00073F08">
        <w:rPr>
          <w:rFonts w:cs="Times New Roman"/>
          <w:szCs w:val="24"/>
        </w:rPr>
        <w:t>MeshMonk</w:t>
      </w:r>
      <w:proofErr w:type="spellEnd"/>
      <w:r w:rsidR="00073F08">
        <w:rPr>
          <w:rFonts w:cs="Times New Roman"/>
          <w:szCs w:val="24"/>
        </w:rPr>
        <w:t xml:space="preserve">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2A6EAA57" w:rsidR="00AC6612" w:rsidRPr="0014215E" w:rsidRDefault="00875488" w:rsidP="00F74D63">
      <w:r>
        <w:t xml:space="preserve">Surface registration, utilized in the </w:t>
      </w:r>
      <w:proofErr w:type="spellStart"/>
      <w:r>
        <w:t>MeshMonk</w:t>
      </w:r>
      <w:proofErr w:type="spellEnd"/>
      <w:r>
        <w:t xml:space="preserve"> software, defines a mapping of the vertices from one (t</w:t>
      </w:r>
      <w:r w:rsidR="00B02C22">
        <w:t xml:space="preserve">emplate) image </w:t>
      </w:r>
      <w:r>
        <w:t xml:space="preserve">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w:t>
      </w:r>
      <w:r>
        <w:rPr>
          <w:color w:val="000000"/>
        </w:rPr>
        <w:fldChar w:fldCharType="begin" w:fldLock="1"/>
      </w:r>
      <w:r w:rsidR="0034220C">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34220C">
        <w:rPr>
          <w:rFonts w:ascii="Cambria Math" w:hAnsi="Cambria Math" w:cs="Cambria Math"/>
          <w:color w:val="000000"/>
        </w:rPr>
        <w:instrText>∼</w:instrText>
      </w:r>
      <w:r w:rsidR="0034220C">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im J.","non-dropping-particle":"","parse-names":false,"suffix":""},{"dropping-particle":"","family":"Buxton","given":"Buxton F.","non-dropping-particle":"","parse-names":false,"suffix":""},{"dropping-particle":"","family":"Hammond","given":"Peter","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b50f53a8-5ba6-4051-858f-705a7ac27a9e"]},{"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7ca2cc54-a8d5-4646-8ba9-f716c3d8ca57"]}],"mendeley":{"formattedCitation":"(Andresen and Nielsen, 2001; Claes, 2007; Claes et al., 2012b; Hutton et al., 2003a; Snyders et al., 2014)","plainTextFormattedCitation":"(Andresen and Nielsen, 2001; Claes, 2007; Claes et al., 2012b; Hutton et al., 2003a; Snyders et al., 2014)","previouslyFormattedCitation":"(Andresen and Nielsen, 2001; Claes, 2007; Claes et al., 2012a; Hutton et al., 2003a; Snyders et al., 2014)"},"properties":{"noteIndex":0},"schema":"https://github.com/citation-style-language/schema/raw/master/csl-citation.json"}</w:instrText>
      </w:r>
      <w:r>
        <w:rPr>
          <w:color w:val="000000"/>
        </w:rPr>
        <w:fldChar w:fldCharType="separate"/>
      </w:r>
      <w:r w:rsidR="0034220C" w:rsidRPr="0034220C">
        <w:rPr>
          <w:noProof/>
          <w:color w:val="000000"/>
        </w:rPr>
        <w:t>(Andresen and Nielsen, 2001; Claes, 2007; Claes et al., 2012b; Hutton et al., 2003a; Snyders et al., 2014)</w:t>
      </w:r>
      <w:r>
        <w:rPr>
          <w:color w:val="000000"/>
        </w:rPr>
        <w:fldChar w:fldCharType="end"/>
      </w:r>
      <w:r>
        <w:t xml:space="preserve">. </w:t>
      </w:r>
      <w:r w:rsidR="0014215E">
        <w:t xml:space="preserve">The mapping strategy is akin to fitting an elastic net onto a solid facial statue through a geometry-driven mapping of anatomically corresponding features.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sidR="0064153F">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eter","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xml:space="preserve">. As a validation of the </w:t>
      </w:r>
      <w:proofErr w:type="spellStart"/>
      <w:r w:rsidR="00F74D63">
        <w:rPr>
          <w:rFonts w:cs="Times New Roman"/>
          <w:szCs w:val="24"/>
        </w:rPr>
        <w:t>MeshMonk</w:t>
      </w:r>
      <w:proofErr w:type="spellEnd"/>
      <w:r w:rsidR="00F74D63">
        <w:rPr>
          <w:rFonts w:cs="Times New Roman"/>
          <w:szCs w:val="24"/>
        </w:rPr>
        <w:t xml:space="preserve"> toolbox</w:t>
      </w:r>
      <w:r w:rsidR="00B02C22">
        <w:rPr>
          <w:rFonts w:cs="Times New Roman"/>
          <w:szCs w:val="24"/>
        </w:rPr>
        <w:t>,</w:t>
      </w:r>
      <w:r w:rsidR="00F74D63">
        <w:rPr>
          <w:rFonts w:cs="Times New Roman"/>
          <w:szCs w:val="24"/>
        </w:rPr>
        <w:t xml:space="preserve"> we compare manual and automatic indications of</w:t>
      </w:r>
      <w:r w:rsidR="00463269">
        <w:rPr>
          <w:rFonts w:cs="Times New Roman"/>
          <w:szCs w:val="24"/>
        </w:rPr>
        <w:t xml:space="preserve"> a set of 19</w:t>
      </w:r>
      <w:r w:rsidR="00F74D63">
        <w:rPr>
          <w:rFonts w:cs="Times New Roman"/>
          <w:szCs w:val="24"/>
        </w:rPr>
        <w:t xml:space="preserve">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proofErr w:type="spellStart"/>
      <w:r>
        <w:t>MeshMonk</w:t>
      </w:r>
      <w:proofErr w:type="spellEnd"/>
    </w:p>
    <w:p w14:paraId="742815B2" w14:textId="12396DC2" w:rsidR="005D12D4" w:rsidRPr="00AC6612" w:rsidRDefault="005D12D4" w:rsidP="005D12D4">
      <w:pPr>
        <w:pStyle w:val="NormalWeb"/>
        <w:spacing w:before="120" w:beforeAutospacing="0" w:after="240" w:afterAutospacing="0"/>
        <w:rPr>
          <w:color w:val="000000"/>
        </w:rPr>
      </w:pPr>
      <w:proofErr w:type="spellStart"/>
      <w:r>
        <w:rPr>
          <w:color w:val="000000"/>
        </w:rPr>
        <w:t>MeshMonk</w:t>
      </w:r>
      <w:proofErr w:type="spellEnd"/>
      <w:r>
        <w:rPr>
          <w:color w:val="000000"/>
        </w:rPr>
        <w:t xml:space="preserve"> is a free, open-source implementation of a modular surface registration framework developed in a partnership between researchers at the Medical Imaging Research Center (MIRC) at KU Leuven, Pennsylvania State University (PSU), and </w:t>
      </w:r>
      <w:proofErr w:type="spellStart"/>
      <w:r>
        <w:rPr>
          <w:color w:val="000000"/>
        </w:rPr>
        <w:t>WebMonks</w:t>
      </w:r>
      <w:proofErr w:type="spellEnd"/>
      <w:r>
        <w:rPr>
          <w:color w:val="000000"/>
        </w:rPr>
        <w:t xml:space="preserve"> (</w:t>
      </w:r>
      <w:hyperlink r:id="rId8" w:history="1">
        <w:r>
          <w:rPr>
            <w:rStyle w:val="Hyperlink"/>
            <w:color w:val="1155CC"/>
          </w:rPr>
          <w:t>www.webmonks.vision</w:t>
        </w:r>
      </w:hyperlink>
      <w:r>
        <w:rPr>
          <w:color w:val="000000"/>
        </w:rPr>
        <w:t xml:space="preserve">), with MIRC and PSU delivering the research and </w:t>
      </w:r>
      <w:r w:rsidR="00463269">
        <w:rPr>
          <w:color w:val="000000"/>
        </w:rPr>
        <w:t>intellectual property</w:t>
      </w:r>
      <w:r>
        <w:rPr>
          <w:color w:val="000000"/>
        </w:rPr>
        <w:t xml:space="preserve"> behind the methods and algorithms and </w:t>
      </w:r>
      <w:proofErr w:type="spellStart"/>
      <w:r>
        <w:rPr>
          <w:color w:val="000000"/>
        </w:rPr>
        <w:t>WebMonks</w:t>
      </w:r>
      <w:proofErr w:type="spellEnd"/>
      <w:r>
        <w:rPr>
          <w:color w:val="000000"/>
        </w:rPr>
        <w:t xml:space="preserve"> being the implementation partner. </w:t>
      </w:r>
    </w:p>
    <w:p w14:paraId="01D6048F" w14:textId="6F7AF46F" w:rsidR="00DE23E8" w:rsidRDefault="005D12D4" w:rsidP="005D12D4">
      <w:r>
        <w:rPr>
          <w:color w:val="000000"/>
        </w:rPr>
        <w:lastRenderedPageBreak/>
        <w:t xml:space="preserve">The C++ library takes a multi-scale, iterative </w:t>
      </w:r>
      <w:r w:rsidR="0014215E">
        <w:rPr>
          <w:color w:val="000000"/>
        </w:rPr>
        <w:t>closest point (</w:t>
      </w:r>
      <w:r>
        <w:rPr>
          <w:color w:val="000000"/>
        </w:rPr>
        <w:t>ICP</w:t>
      </w:r>
      <w:r w:rsidR="0014215E">
        <w:rPr>
          <w:color w:val="000000"/>
        </w:rPr>
        <w:t>)</w:t>
      </w:r>
      <w:r>
        <w:rPr>
          <w:color w:val="000000"/>
        </w:rPr>
        <w:t>-based approach</w:t>
      </w:r>
      <w:r w:rsidR="0014215E">
        <w:rPr>
          <w:color w:val="000000"/>
        </w:rPr>
        <w:t xml:space="preserve"> </w:t>
      </w:r>
      <w:r w:rsidR="0014215E">
        <w:rPr>
          <w:color w:val="000000"/>
        </w:rPr>
        <w:fldChar w:fldCharType="begin" w:fldLock="1"/>
      </w:r>
      <w:r w:rsidR="0014215E">
        <w:rPr>
          <w:color w:val="000000"/>
        </w:rPr>
        <w:instrText>ADDIN CSL_CITATION {"citationItems":[{"id":"ITEM-1","itemData":{"DOI":"10.1109/34.121791","abstract":"This paper describes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experience shows that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tion and a relatively small set of rotations to allow for the given level of model complexity. One important application of this method is to register sensed data from unfixtured rigid objects with an ideal geometric model prior to shape inspection. The described method is also useful for deciding fundamental issues such as the congruence (shape equivalence) of different geometric representations as well as for estimating the motion between point sets where the correspondences are not known. Experimental results show the capabilities of the registration algorithm on point sets, curves, and surfaces.","author":[{"dropping-particle":"","family":"Besl","given":"Paul J.","non-dropping-particle":"","parse-names":false,"suffix":""},{"dropping-particle":"","family":"McKay","given":"Niel D.","non-dropping-particle":"","parse-names":false,"suffix":""}],"container-title":"IEEE Transactions on Pattern Analysis and Machine Intelligence","id":"ITEM-1","issue":"2","issued":{"date-parts":[["1992"]]},"page":"239-256","title":"A method for registration of 3-D shapes","type":"article-journal","volume":"14"},"uris":["http://www.mendeley.com/documents/?uuid=c3acc835-57c5-4d6d-9c40-25c93366b374"]}],"mendeley":{"formattedCitation":"(Besl and McKay, 1992)","plainTextFormattedCitation":"(Besl and McKay, 1992)","previouslyFormattedCitation":"(Besl and McKay, 1992)"},"properties":{"noteIndex":0},"schema":"https://github.com/citation-style-language/schema/raw/master/csl-citation.json"}</w:instrText>
      </w:r>
      <w:r w:rsidR="0014215E">
        <w:rPr>
          <w:color w:val="000000"/>
        </w:rPr>
        <w:fldChar w:fldCharType="separate"/>
      </w:r>
      <w:r w:rsidR="0014215E" w:rsidRPr="0014215E">
        <w:rPr>
          <w:noProof/>
          <w:color w:val="000000"/>
        </w:rPr>
        <w:t>(Besl and McKay, 1992)</w:t>
      </w:r>
      <w:r w:rsidR="0014215E">
        <w:rPr>
          <w:color w:val="000000"/>
        </w:rPr>
        <w:fldChar w:fldCharType="end"/>
      </w:r>
      <w:r>
        <w:rPr>
          <w:color w:val="000000"/>
        </w:rPr>
        <w:t xml:space="preserve">. Characteristic to its registration process are (1) a bi-directional, weighted K-Nearest Neighbor point matching algorithm, (2) an outlier classification step and (3) a </w:t>
      </w:r>
      <w:proofErr w:type="spellStart"/>
      <w:r>
        <w:rPr>
          <w:color w:val="000000"/>
        </w:rPr>
        <w:t>Visco</w:t>
      </w:r>
      <w:proofErr w:type="spellEnd"/>
      <w:r>
        <w:rPr>
          <w:color w:val="000000"/>
        </w:rPr>
        <w:t>-Elastic transformation model</w:t>
      </w:r>
      <w:r w:rsidR="00875488">
        <w:rPr>
          <w:color w:val="000000"/>
        </w:rPr>
        <w:t xml:space="preserve"> </w:t>
      </w:r>
      <w:r w:rsidR="00875488">
        <w:rPr>
          <w:color w:val="000000"/>
        </w:rPr>
        <w:fldChar w:fldCharType="begin" w:fldLock="1"/>
      </w:r>
      <w:r w:rsidR="0035496B">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mendeley":{"formattedCitation":"(Claes, 2007; Snyders et al., 2014)","plainTextFormattedCitation":"(Claes, 2007; Snyders et al., 2014)","previouslyFormattedCitation":"(Claes, 2007; Snyders et al., 2014)"},"properties":{"noteIndex":0},"schema":"https://github.com/citation-style-language/schema/raw/master/csl-citation.json"}</w:instrText>
      </w:r>
      <w:r w:rsidR="00875488">
        <w:rPr>
          <w:color w:val="000000"/>
        </w:rPr>
        <w:fldChar w:fldCharType="separate"/>
      </w:r>
      <w:r w:rsidR="0014215E" w:rsidRPr="0014215E">
        <w:rPr>
          <w:noProof/>
          <w:color w:val="000000"/>
        </w:rPr>
        <w:t>(Claes, 2007; Snyders et al., 2014)</w:t>
      </w:r>
      <w:r w:rsidR="00875488">
        <w:rPr>
          <w:color w:val="000000"/>
        </w:rPr>
        <w:fldChar w:fldCharType="end"/>
      </w:r>
      <w:r>
        <w:rPr>
          <w:color w:val="000000"/>
        </w:rPr>
        <w:t>.</w:t>
      </w:r>
      <w:r w:rsidR="0014215E">
        <w:rPr>
          <w:color w:val="000000"/>
        </w:rPr>
        <w:t xml:space="preserve"> </w:t>
      </w:r>
      <w:r>
        <w:rPr>
          <w:color w:val="000000"/>
        </w:rPr>
        <w:t xml:space="preserve">With the library come wrappers to </w:t>
      </w:r>
      <w:r w:rsidR="00B02C22">
        <w:rPr>
          <w:color w:val="000000"/>
        </w:rPr>
        <w:t>compile</w:t>
      </w:r>
      <w:r>
        <w:rPr>
          <w:color w:val="000000"/>
        </w:rPr>
        <w:t xml:space="preserve"> the library’s functions so that they can be used in </w:t>
      </w:r>
      <w:proofErr w:type="spellStart"/>
      <w:r>
        <w:rPr>
          <w:color w:val="000000"/>
        </w:rPr>
        <w:t>Matlab</w:t>
      </w:r>
      <w:proofErr w:type="spellEnd"/>
      <w:r>
        <w:rPr>
          <w:color w:val="000000"/>
        </w:rPr>
        <w:t>.</w:t>
      </w:r>
      <w:r w:rsidRPr="00AC6612">
        <w:t xml:space="preserve"> </w:t>
      </w:r>
    </w:p>
    <w:p w14:paraId="45F29AFD" w14:textId="3549D116" w:rsidR="0014215E" w:rsidRDefault="00D25C57" w:rsidP="0014215E">
      <w:pPr>
        <w:pStyle w:val="Heading2"/>
      </w:pPr>
      <w:r>
        <w:t>Explanation of process</w:t>
      </w:r>
      <w:r w:rsidR="00661E1C">
        <w:t xml:space="preserve"> (Alejandra)</w:t>
      </w:r>
    </w:p>
    <w:p w14:paraId="10DF6E7B" w14:textId="1C2A03FB" w:rsidR="00346927" w:rsidRPr="004D5AAA" w:rsidRDefault="00346927" w:rsidP="00346927">
      <w:pPr>
        <w:jc w:val="both"/>
      </w:pPr>
      <w:r>
        <w:t xml:space="preserve">To accurately map the template onto the target surface, the point correspondences and the appropriate transformation need to be found. However, both are closely </w:t>
      </w:r>
      <w:r w:rsidRPr="00505A7B">
        <w:t>related</w:t>
      </w:r>
      <w:r>
        <w:t xml:space="preserve"> and one cannot be resolved without the other. For this, several approaches have been proposed, most of which assign correspondences using the </w:t>
      </w:r>
      <w:r w:rsidRPr="00346927">
        <w:rPr>
          <w:i/>
        </w:rPr>
        <w:t>nearest-neighbor</w:t>
      </w:r>
      <w:r w:rsidRPr="00346927">
        <w:t xml:space="preserve"> method </w:t>
      </w:r>
      <w:r w:rsidRPr="00346927">
        <w:fldChar w:fldCharType="begin" w:fldLock="1"/>
      </w:r>
      <w:r>
        <w:instrText>ADDIN CSL_CITATION {"citationItems":[{"id":"ITEM-1","itemData":{"DOI":"10.1109/34.121791","abstract":"This paper describes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experience shows that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tion and a relatively small set of rotations to allow for the given level of model complexity. One important application of this method is to register sensed data from unfixtured rigid objects with an ideal geometric model prior to shape inspection. The described method is also useful for deciding fundamental issues such as the congruence (shape equivalence) of different geometric representations as well as for estimating the motion between point sets where the correspondences are not known. Experimental results show the capabilities of the registration algorithm on point sets, curves, and surfaces.","author":[{"dropping-particle":"","family":"Besl","given":"Paul J.","non-dropping-particle":"","parse-names":false,"suffix":""},{"dropping-particle":"","family":"McKay","given":"Niel D.","non-dropping-particle":"","parse-names":false,"suffix":""}],"container-title":"IEEE Transactions on Pattern Analysis and Machine Intelligence","id":"ITEM-1","issue":"2","issued":{"date-parts":[["1992"]]},"page":"239-256","title":"A method for registration of 3-D shapes","type":"article-journal","volume":"14"},"uris":["http://www.mendeley.com/documents/?uuid=c3acc835-57c5-4d6d-9c40-25c93366b374"]},{"id":"ITEM-2","itemData":{"DOI":"10.1016/S1077-3142(03)00009-2","abstract":"Feature-based methods for non-rigid registration frequently encounter the correspondence problem. Regardless of whether points, lines, curves or surface parameterizations are used, feature-based non-rigid matching requires us to automatically solve for correspondences between two sets of features. In addition, there could be many features in either set that have no counterparts in the other. This outlier rejection problem further complicates an already difficult correspondence problem. We formulate feature-based non-rigid registration as a non-rigid point matching problem. After a careful review of the problem and an in-depth examination of two types of methods previously designed for rigid robust point matching (RPM), we propose a new general framework for non-rigid point matching. We consider it a general framework because it does not depend on any particular form of spatial mapping. We have also developed an algorithm—the TPS–RPM algorithm—with the thin-plate spline (TPS) as the parameterization of the non-rigid spatial mapping and the softassign for the correspondence. The performance of the TPS–RPM algorithm is demonstrated and validated in a series of carefully designed synthetic experiments. In each of these experiments, an empirical comparison with the popular iterated closest point (ICP) algorithm is also provided. Finally, we apply the algorithm to the problem of non-rigid registration of cortical anatomical structures which is required in brain mapping. While these results are somewhat preliminary, they clearly demonstrate the applicability of our approach to real world tasks involving feature-based non-rigid registration.","author":[{"dropping-particle":"","family":"Chui","given":"Haili","non-dropping-particle":"","parse-names":false,"suffix":""},{"dropping-particle":"","family":"Rangarajan","given":"Anand","non-dropping-particle":"","parse-names":false,"suffix":""}],"container-title":"Computer Vision and Image Understanding","id":"ITEM-2","issue":"2-3","issued":{"date-parts":[["2003"]]},"page":"114-141","title":"A new point matching algorithm for non-rigid registration","type":"article-journal","volume":"89"},"uris":["http://www.mendeley.com/documents/?uuid=12853b50-971f-41d9-94c1-f7340c1c10aa"]}],"mendeley":{"formattedCitation":"(Besl and McKay, 1992; Chui and Rangarajan, 2003)","plainTextFormattedCitation":"(Besl and McKay, 1992; Chui and Rangarajan, 2003)","previouslyFormattedCitation":"(Besl and McKay, 1992; Chui and Rangarajan, 2003)"},"properties":{"noteIndex":0},"schema":"https://github.com/citation-style-language/schema/raw/master/csl-citation.json"}</w:instrText>
      </w:r>
      <w:r w:rsidRPr="00346927">
        <w:fldChar w:fldCharType="separate"/>
      </w:r>
      <w:r w:rsidRPr="00346927">
        <w:rPr>
          <w:noProof/>
        </w:rPr>
        <w:t>(Besl and McKay, 1992; Chui and Rangarajan, 2003)</w:t>
      </w:r>
      <w:r w:rsidRPr="00346927">
        <w:fldChar w:fldCharType="end"/>
      </w:r>
      <w:r>
        <w:t xml:space="preserve"> and then the respective transformation is applied. This process is performed in an iterative manner, making of point-matching a joint optimization problem where the distance between the template’s pointset and the respective correspondences on the target is minimized in every loop until coverage is reached. </w:t>
      </w:r>
    </w:p>
    <w:p w14:paraId="40775867" w14:textId="7DEDE187" w:rsidR="00346927" w:rsidRDefault="00346927" w:rsidP="00346927">
      <w:pPr>
        <w:jc w:val="both"/>
      </w:pPr>
      <w:r>
        <w:fldChar w:fldCharType="begin" w:fldLock="1"/>
      </w:r>
      <w: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manualFormatting":"Snyders et al., 2014","plainTextFormattedCitation":"(Snyders et al., 2014)","previouslyFormattedCitation":"(Snyders et al., 2014)"},"properties":{"noteIndex":0},"schema":"https://github.com/citation-style-language/schema/raw/master/csl-citation.json"}</w:instrText>
      </w:r>
      <w:r>
        <w:fldChar w:fldCharType="separate"/>
      </w:r>
      <w:r w:rsidRPr="00346927">
        <w:rPr>
          <w:noProof/>
        </w:rPr>
        <w:t>Snyders et al., 2014</w:t>
      </w:r>
      <w:r>
        <w:fldChar w:fldCharType="end"/>
      </w:r>
      <w:r>
        <w:t>, demonstrated that the best generic registration method is a combination of symmetrical weighted k-neighbor correspondences and a viscoelastic transformation model. This pair-wise registration algorithm can be summarized in five steps:</w:t>
      </w:r>
    </w:p>
    <w:p w14:paraId="3D874035" w14:textId="77777777" w:rsidR="00346927" w:rsidRPr="00A16D5F" w:rsidRDefault="00346927" w:rsidP="00346927">
      <w:pPr>
        <w:pStyle w:val="ListParagraph"/>
        <w:numPr>
          <w:ilvl w:val="0"/>
          <w:numId w:val="23"/>
        </w:numPr>
        <w:jc w:val="both"/>
      </w:pPr>
      <w:r w:rsidRPr="00A16D5F">
        <w:rPr>
          <w:b/>
          <w:color w:val="000000"/>
        </w:rPr>
        <w:t>Rough alignment</w:t>
      </w:r>
    </w:p>
    <w:p w14:paraId="08B71476" w14:textId="77777777" w:rsidR="00346927" w:rsidRDefault="00346927" w:rsidP="00346927">
      <w:pPr>
        <w:pStyle w:val="ListParagraph"/>
        <w:numPr>
          <w:ilvl w:val="0"/>
          <w:numId w:val="0"/>
        </w:numPr>
        <w:ind w:left="720"/>
        <w:jc w:val="both"/>
      </w:pPr>
      <w:r>
        <w:t xml:space="preserve">An initial alignment of the surfaces is performed by positioning few landmarks on the target surface </w:t>
      </w:r>
      <w:r w:rsidRPr="00685BCC">
        <w:t>(e.g. only five</w:t>
      </w:r>
      <w:r>
        <w:t xml:space="preserve"> markers</w:t>
      </w:r>
      <w:r w:rsidRPr="00685BCC">
        <w:t xml:space="preserve"> are required for faces).</w:t>
      </w:r>
    </w:p>
    <w:p w14:paraId="7298B939" w14:textId="77777777" w:rsidR="00346927" w:rsidRPr="00A16D5F" w:rsidRDefault="00346927" w:rsidP="00346927">
      <w:pPr>
        <w:pStyle w:val="ListParagraph"/>
        <w:numPr>
          <w:ilvl w:val="0"/>
          <w:numId w:val="0"/>
        </w:numPr>
        <w:ind w:left="720"/>
        <w:jc w:val="both"/>
      </w:pPr>
    </w:p>
    <w:p w14:paraId="6806AF0C" w14:textId="77777777" w:rsidR="00346927" w:rsidRPr="00A16D5F" w:rsidRDefault="00346927" w:rsidP="00346927">
      <w:pPr>
        <w:pStyle w:val="ListParagraph"/>
        <w:numPr>
          <w:ilvl w:val="0"/>
          <w:numId w:val="23"/>
        </w:numPr>
        <w:jc w:val="both"/>
      </w:pPr>
      <w:r w:rsidRPr="00A16D5F">
        <w:rPr>
          <w:b/>
        </w:rPr>
        <w:t xml:space="preserve">Rigid registration </w:t>
      </w:r>
    </w:p>
    <w:p w14:paraId="63765C90" w14:textId="68CAC719" w:rsidR="00346927" w:rsidRDefault="00346927" w:rsidP="00346927">
      <w:pPr>
        <w:pStyle w:val="ListParagraph"/>
        <w:numPr>
          <w:ilvl w:val="0"/>
          <w:numId w:val="0"/>
        </w:numPr>
        <w:ind w:left="720"/>
        <w:jc w:val="both"/>
      </w:pPr>
      <w:r>
        <w:t xml:space="preserve">The Iterative Closest Point (ICP) approach </w:t>
      </w:r>
      <w:r>
        <w:fldChar w:fldCharType="begin" w:fldLock="1"/>
      </w:r>
      <w:r w:rsidR="0034220C">
        <w:instrText>ADDIN CSL_CITATION {"citationItems":[{"id":"ITEM-1","itemData":{"DOI":"10.1109/34.121791","abstract":"This paper describes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experience shows that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tion and a relatively small set of rotations to allow for the given level of model complexity. One important application of this method is to register sensed data from unfixtured rigid objects with an ideal geometric model prior to shape inspection. The described method is also useful for deciding fundamental issues such as the congruence (shape equivalence) of different geometric representations as well as for estimating the motion between point sets where the correspondences are not known. Experimental results show the capabilities of the registration algorithm on point sets, curves, and surfaces.","author":[{"dropping-particle":"","family":"Besl","given":"Paul J.","non-dropping-particle":"","parse-names":false,"suffix":""},{"dropping-particle":"","family":"McKay","given":"Niel D.","non-dropping-particle":"","parse-names":false,"suffix":""}],"container-title":"IEEE Transactions on Pattern Analysis and Machine Intelligence","id":"ITEM-1","issue":"2","issued":{"date-parts":[["1992"]]},"page":"239-256","title":"A method for registration of 3-D shapes","type":"article-journal","volume":"14"},"uris":["http://www.mendeley.com/documents/?uuid=c3acc835-57c5-4d6d-9c40-25c93366b374"]}],"mendeley":{"formattedCitation":"(Besl and McKay, 1992)","plainTextFormattedCitation":"(Besl and McKay, 1992)","previouslyFormattedCitation":"(Besl and McKay, 1992)"},"properties":{"noteIndex":0},"schema":"https://github.com/citation-style-language/schema/raw/master/csl-citation.json"}</w:instrText>
      </w:r>
      <w:r>
        <w:fldChar w:fldCharType="separate"/>
      </w:r>
      <w:r w:rsidRPr="00346927">
        <w:rPr>
          <w:noProof/>
        </w:rPr>
        <w:t>(Besl and McKay, 1992)</w:t>
      </w:r>
      <w:r>
        <w:fldChar w:fldCharType="end"/>
      </w:r>
      <w:r>
        <w:t xml:space="preserve"> is then used for a preliminary pose estimation and scaling of the template onto the target surface. It is based on a binary (rigid) nearest-neighbor relationship using an iterative least-square minimization, </w:t>
      </w:r>
      <w:commentRangeStart w:id="4"/>
      <w:r>
        <w:t xml:space="preserve">it relies on an adequate rough alignment. </w:t>
      </w:r>
      <w:commentRangeEnd w:id="4"/>
      <w:r>
        <w:rPr>
          <w:rStyle w:val="CommentReference"/>
          <w:rFonts w:eastAsiaTheme="minorHAnsi" w:cstheme="minorBidi"/>
        </w:rPr>
        <w:commentReference w:id="4"/>
      </w:r>
    </w:p>
    <w:p w14:paraId="4EC9EE28" w14:textId="77777777" w:rsidR="00346927" w:rsidRDefault="00346927" w:rsidP="00346927">
      <w:pPr>
        <w:pStyle w:val="ListParagraph"/>
        <w:numPr>
          <w:ilvl w:val="0"/>
          <w:numId w:val="0"/>
        </w:numPr>
        <w:ind w:left="720"/>
        <w:jc w:val="both"/>
      </w:pPr>
    </w:p>
    <w:p w14:paraId="33C25950" w14:textId="6ED50852" w:rsidR="00346927" w:rsidRDefault="00346927" w:rsidP="00346927">
      <w:pPr>
        <w:pStyle w:val="ListParagraph"/>
        <w:numPr>
          <w:ilvl w:val="0"/>
          <w:numId w:val="23"/>
        </w:numPr>
        <w:jc w:val="both"/>
        <w:rPr>
          <w:b/>
        </w:rPr>
      </w:pPr>
      <w:r w:rsidRPr="002D72F4">
        <w:rPr>
          <w:b/>
        </w:rPr>
        <w:t xml:space="preserve">Non-Rigid registration - a) </w:t>
      </w:r>
      <w:r w:rsidRPr="00A16D5F">
        <w:rPr>
          <w:b/>
        </w:rPr>
        <w:t>Finding correspondences</w:t>
      </w:r>
    </w:p>
    <w:p w14:paraId="41E9114D" w14:textId="77777777" w:rsidR="00346927" w:rsidRPr="00A16D5F" w:rsidRDefault="00346927" w:rsidP="00346927">
      <w:pPr>
        <w:pStyle w:val="ListParagraph"/>
        <w:numPr>
          <w:ilvl w:val="0"/>
          <w:numId w:val="0"/>
        </w:numPr>
        <w:ind w:left="720"/>
        <w:jc w:val="both"/>
        <w:rPr>
          <w:b/>
        </w:rPr>
      </w:pPr>
      <w:r>
        <w:t xml:space="preserve">From this stage, correspondences are found by using a combination of the pull-and-push forces (symmetrical correspondences) </w:t>
      </w:r>
      <w:r w:rsidRPr="00761F30">
        <w:rPr>
          <w:highlight w:val="yellow"/>
        </w:rPr>
        <w:t xml:space="preserve">and </w:t>
      </w:r>
      <w:r>
        <w:rPr>
          <w:highlight w:val="yellow"/>
        </w:rPr>
        <w:t xml:space="preserve">the </w:t>
      </w:r>
      <w:r w:rsidRPr="00A16D5F">
        <w:rPr>
          <w:highlight w:val="yellow"/>
        </w:rPr>
        <w:t>robust point matching</w:t>
      </w:r>
      <w:r w:rsidRPr="00761F30">
        <w:rPr>
          <w:highlight w:val="yellow"/>
        </w:rPr>
        <w:t xml:space="preserve"> (RPM)</w:t>
      </w:r>
      <w:r w:rsidRPr="00A16D5F">
        <w:rPr>
          <w:highlight w:val="yellow"/>
        </w:rPr>
        <w:t xml:space="preserve"> algorithm</w:t>
      </w:r>
      <w:r>
        <w:t xml:space="preserve">. The </w:t>
      </w:r>
      <w:commentRangeStart w:id="5"/>
      <w:r>
        <w:t xml:space="preserve">symmetrical correspondences </w:t>
      </w:r>
      <w:commentRangeEnd w:id="5"/>
      <w:r>
        <w:rPr>
          <w:rStyle w:val="CommentReference"/>
          <w:rFonts w:eastAsiaTheme="minorHAnsi" w:cstheme="minorBidi"/>
        </w:rPr>
        <w:commentReference w:id="5"/>
      </w:r>
      <w:r>
        <w:t xml:space="preserve">are calculated by adding two affinity matrices: 1) from template nodes to target surfaces (push forces – the typical one-to-one correspondences calculation), and 2) from target nodes to template surfaces (pull forces). This </w:t>
      </w:r>
      <w:r w:rsidRPr="00A16D5F">
        <w:t>ensure</w:t>
      </w:r>
      <w:r>
        <w:t>s</w:t>
      </w:r>
      <w:r w:rsidRPr="00A16D5F">
        <w:t xml:space="preserve"> that the protrusions present at the target surface will be properly registered.</w:t>
      </w:r>
      <w:r>
        <w:t xml:space="preserve"> Meanwhile, the RPM relaxes the binary correspondence by using the weighted k-nearest neighbor rule and the </w:t>
      </w:r>
      <w:proofErr w:type="spellStart"/>
      <w:r>
        <w:t>softassign</w:t>
      </w:r>
      <w:proofErr w:type="spellEnd"/>
      <w:r>
        <w:t>. The later, introduces a fuzzy-correspondence (one-to-many) which is in turn controlled by a ‘temperature’ (</w:t>
      </w:r>
      <w:r w:rsidRPr="00A16D5F">
        <w:rPr>
          <w:i/>
        </w:rPr>
        <w:t>T</w:t>
      </w:r>
      <w:r>
        <w:t xml:space="preserve">) parameter to the Gaussian used to calculate the weights (i.e. deterministic annealing). The higher the </w:t>
      </w:r>
      <w:r w:rsidRPr="00A16D5F">
        <w:rPr>
          <w:i/>
        </w:rPr>
        <w:t>T</w:t>
      </w:r>
      <w:r w:rsidRPr="00761F30">
        <w:rPr>
          <w:i/>
        </w:rPr>
        <w:t xml:space="preserve">, </w:t>
      </w:r>
      <w:r>
        <w:t>the broader the Gaussian and therefore</w:t>
      </w:r>
      <w:r w:rsidRPr="00761F30">
        <w:rPr>
          <w:i/>
        </w:rPr>
        <w:t xml:space="preserve"> </w:t>
      </w:r>
      <w:r>
        <w:t xml:space="preserve">the bigger the fuzziness. </w:t>
      </w:r>
      <w:r w:rsidRPr="00A16D5F">
        <w:rPr>
          <w:i/>
        </w:rPr>
        <w:t>T</w:t>
      </w:r>
      <w:r w:rsidRPr="00761F30">
        <w:rPr>
          <w:i/>
        </w:rPr>
        <w:t xml:space="preserve"> </w:t>
      </w:r>
      <w:r>
        <w:t xml:space="preserve">is lowered in every iteration until coverage is reached, making the surface behave as a fluid-like material. As a result, point-matching is improved gradually and continuously, </w:t>
      </w:r>
      <w:r w:rsidRPr="00A16D5F">
        <w:t>guarantee</w:t>
      </w:r>
      <w:r>
        <w:t>ing</w:t>
      </w:r>
      <w:r w:rsidRPr="00A16D5F">
        <w:t xml:space="preserve"> a one-to-one correspondence</w:t>
      </w:r>
      <w:r>
        <w:t xml:space="preserve"> and an accurate registration of the target surface.</w:t>
      </w:r>
    </w:p>
    <w:p w14:paraId="25499C81" w14:textId="77777777" w:rsidR="00346927" w:rsidRDefault="00346927" w:rsidP="00346927">
      <w:pPr>
        <w:pStyle w:val="ListParagraph"/>
        <w:numPr>
          <w:ilvl w:val="0"/>
          <w:numId w:val="0"/>
        </w:numPr>
        <w:ind w:left="720"/>
        <w:jc w:val="both"/>
      </w:pPr>
    </w:p>
    <w:p w14:paraId="1405B910" w14:textId="77777777" w:rsidR="00346927" w:rsidRPr="00A16D5F" w:rsidRDefault="00346927" w:rsidP="00346927">
      <w:pPr>
        <w:pStyle w:val="ListParagraph"/>
        <w:numPr>
          <w:ilvl w:val="0"/>
          <w:numId w:val="23"/>
        </w:numPr>
        <w:jc w:val="both"/>
      </w:pPr>
      <w:r>
        <w:rPr>
          <w:b/>
        </w:rPr>
        <w:lastRenderedPageBreak/>
        <w:t xml:space="preserve">Non-Rigid registration -  b) </w:t>
      </w:r>
      <w:r w:rsidRPr="00A16D5F">
        <w:rPr>
          <w:b/>
        </w:rPr>
        <w:t>Pruning</w:t>
      </w:r>
    </w:p>
    <w:p w14:paraId="3A995721" w14:textId="5B86B5B1" w:rsidR="00346927" w:rsidRDefault="00346927" w:rsidP="00346927">
      <w:pPr>
        <w:pStyle w:val="ListParagraph"/>
        <w:ind w:left="720"/>
        <w:jc w:val="both"/>
      </w:pPr>
      <w:r w:rsidRPr="00A16D5F">
        <w:t xml:space="preserve">After correspondences are found, borders and outliers </w:t>
      </w:r>
      <w:r>
        <w:t xml:space="preserve">need to be </w:t>
      </w:r>
      <w:r w:rsidRPr="00A16D5F">
        <w:t>detect</w:t>
      </w:r>
      <w:r w:rsidRPr="00ED0A60">
        <w:t>ed</w:t>
      </w:r>
      <w:r>
        <w:t xml:space="preserve"> and its contribution to the transformation need to be removed</w:t>
      </w:r>
      <w:r w:rsidRPr="00A16D5F">
        <w:t>.</w:t>
      </w:r>
      <w:r>
        <w:t xml:space="preserve"> Following the statistically meaningful process described b</w:t>
      </w:r>
      <w:bookmarkStart w:id="6" w:name="_GoBack"/>
      <w:bookmarkEnd w:id="6"/>
      <w:r w:rsidRPr="0034220C">
        <w:t>y</w:t>
      </w:r>
      <w:r w:rsidR="0034220C" w:rsidRPr="0034220C">
        <w:t xml:space="preserve"> </w:t>
      </w:r>
      <w:r w:rsidR="0034220C" w:rsidRPr="0034220C">
        <w:fldChar w:fldCharType="begin" w:fldLock="1"/>
      </w:r>
      <w:r w:rsidR="0034220C" w:rsidRPr="0034220C">
        <w:instrText>ADDIN CSL_CITATION {"citationItems":[{"id":"ITEM-1","itemData":{"DOI":"10.1186/1742-4682-9-5","ISSN":"1742-4682","PMID":"22309623","abstract":"BACKGROUND: The study of typical morphological variations using quantitative, morphometric descriptors has always interested biologists in general. However, unusual examples of form, such as abnormalities are often encountered in biomedical sciences. Despite the long history of morphometrics, the means to identify and quantify such unusual form differences remains limited. METHODS: A theoretical concept, called dysmorphometrics, is introduced augmenting current geometric morphometrics with a focus on identifying and modelling form abnormalities. Dysmorphometrics applies the paradigm of detecting form differences as outliers compared to an appropriate norm. To achieve this, the likelihood formulation of landmark superimpositions is extended with outlier processes explicitly introducing a latent variable coding for abnormalities. A tractable solution to this augmented superimposition problem is obtained using Expectation-Maximization. The topography of detected abnormalities is encoded in a dysmorphogram. RESULTS: We demonstrate the use of dysmorphometrics to measure abrupt changes in time, asymmetry and discordancy in a set of human faces presenting with facial abnormalities. CONCLUSION: The results clearly illustrate the unique power to reveal unusual form differences given only normative data with clear applications in both biomedical practice &amp; research.","author":[{"dropping-particle":"","family":"Claes","given":"Peter","non-dropping-particle":"","parse-names":false,"suffix":""},{"dropping-particle":"","family":"Daniels","given":"Katleen","non-dropping-particle":"","parse-names":false,"suffix":""},{"dropping-particle":"","family":"Walters","given":"Mark","non-dropping-particle":"","parse-names":false,"suffix":""},{"dropping-particle":"","family":"Clement","given":"John Gerald","non-dropping-particle":"","parse-names":false,"suffix":""},{"dropping-particle":"","family":"Vandermeulen","given":"Dirk","non-dropping-particle":"","parse-names":false,"suffix":""},{"dropping-particle":"","family":"Suetens","given":"Paul","non-dropping-particle":"","parse-names":false,"suffix":""}],"container-title":"Theoretical Biology &amp; Medical Modelling","id":"ITEM-1","issued":{"date-parts":[["2012","1"]]},"page":"5","title":"Dysmorphometrics: the modelling of morphological abnormalities.","type":"article-journal","volume":"9"},"uris":["http://www.mendeley.com/documents/?uuid=19e27906-43c5-4630-accc-6f13f201054a"]}],"mendeley":{"formattedCitation":"(Claes et al., 2012a)","plainTextFormattedCitation":"(Claes et al., 2012a)"},"properties":{"noteIndex":0},"schema":"https://github.com/citation-style-language/schema/raw/master/csl-citation.json"}</w:instrText>
      </w:r>
      <w:r w:rsidR="0034220C" w:rsidRPr="0034220C">
        <w:fldChar w:fldCharType="separate"/>
      </w:r>
      <w:r w:rsidR="0034220C" w:rsidRPr="0034220C">
        <w:rPr>
          <w:noProof/>
        </w:rPr>
        <w:t>(Claes et al., 2012a)</w:t>
      </w:r>
      <w:r w:rsidR="0034220C" w:rsidRPr="0034220C">
        <w:fldChar w:fldCharType="end"/>
      </w:r>
      <w:r w:rsidRPr="0034220C">
        <w:t>,</w:t>
      </w:r>
      <w:r>
        <w:t xml:space="preserve"> the inlier and outlier correspondences are flagged by assigning a confidence value to each pair of points. The inlier distances are assumed to form a Gaussian distribution, and any points falling out of +/- </w:t>
      </w:r>
      <m:oMath>
        <m:r>
          <w:rPr>
            <w:rFonts w:ascii="Cambria Math" w:hAnsi="Cambria Math"/>
          </w:rPr>
          <m:t>kappa</m:t>
        </m:r>
      </m:oMath>
      <w:r>
        <w:t xml:space="preserve"> (</w:t>
      </w:r>
      <w:r w:rsidRPr="00D47B38">
        <w:t>κ</w:t>
      </w:r>
      <w:r>
        <w:t xml:space="preserve">) from it is considered to be an outlier. Then, the contributions of the points flagged as outliers are fixed and the confidence values of all the points are updated. </w:t>
      </w:r>
    </w:p>
    <w:p w14:paraId="27B06F4C" w14:textId="77777777" w:rsidR="00346927" w:rsidRDefault="00346927" w:rsidP="00346927">
      <w:pPr>
        <w:pStyle w:val="ListParagraph"/>
        <w:numPr>
          <w:ilvl w:val="0"/>
          <w:numId w:val="0"/>
        </w:numPr>
        <w:ind w:left="720"/>
        <w:jc w:val="both"/>
      </w:pPr>
    </w:p>
    <w:p w14:paraId="36AA7613" w14:textId="77777777" w:rsidR="00346927" w:rsidRPr="00A16D5F" w:rsidRDefault="00346927" w:rsidP="00346927">
      <w:pPr>
        <w:pStyle w:val="ListParagraph"/>
        <w:numPr>
          <w:ilvl w:val="0"/>
          <w:numId w:val="23"/>
        </w:numPr>
        <w:jc w:val="both"/>
      </w:pPr>
      <w:r w:rsidRPr="002522BB">
        <w:rPr>
          <w:b/>
        </w:rPr>
        <w:t>Non-Rigid registration - c) Regularization and deformation</w:t>
      </w:r>
    </w:p>
    <w:p w14:paraId="44808AF9" w14:textId="77777777" w:rsidR="00346927" w:rsidRDefault="00346927" w:rsidP="00346927">
      <w:pPr>
        <w:pStyle w:val="ListParagraph"/>
        <w:numPr>
          <w:ilvl w:val="0"/>
          <w:numId w:val="0"/>
        </w:numPr>
        <w:ind w:left="720"/>
        <w:jc w:val="both"/>
      </w:pPr>
      <w:r w:rsidRPr="00A16D5F">
        <w:t>Before</w:t>
      </w:r>
      <w:r>
        <w:t xml:space="preserve"> the transformation is applied, a regularization of the energy function is required to ensure that points that lie close to each other move coherently. This regularization also includes the outliers, which do not contribute to the transformation but should be consistently transformed. In this way, a smooth displacement field is established. The smoothness of the transformation is parametrized by a Thin-plate Spline (TPS), which can be </w:t>
      </w:r>
      <w:r w:rsidRPr="00FA3E25">
        <w:t xml:space="preserve">thought </w:t>
      </w:r>
      <w:r>
        <w:t>of as convolving the estimated deformation with a Gaussian. Thus, the energy function is minimized by running the algorithm iteratively and convolving it with a narrower Gaussian every time. Hence, making the global displacement more localized in every iteration. It can be considered as a rough simulation of the elastic model.</w:t>
      </w:r>
    </w:p>
    <w:p w14:paraId="126044A8" w14:textId="77777777" w:rsidR="00346927" w:rsidRDefault="00346927" w:rsidP="00346927">
      <w:pPr>
        <w:pStyle w:val="ListParagraph"/>
        <w:numPr>
          <w:ilvl w:val="0"/>
          <w:numId w:val="0"/>
        </w:numPr>
        <w:ind w:left="720"/>
        <w:jc w:val="both"/>
      </w:pPr>
    </w:p>
    <w:p w14:paraId="12369E7A" w14:textId="77777777" w:rsidR="00346927" w:rsidRDefault="00346927" w:rsidP="00346927">
      <w:pPr>
        <w:pStyle w:val="ListParagraph"/>
        <w:numPr>
          <w:ilvl w:val="0"/>
          <w:numId w:val="0"/>
        </w:numPr>
        <w:ind w:left="720"/>
        <w:jc w:val="both"/>
      </w:pPr>
      <w:r>
        <w:t>Finally, the transformation is applied to the already deformed surface. If coverage has not been reached, the correspondences are updated and the steps from 3) to 5) are repeated. Making the global transformation an incremental approach, hence, the viscous behavior of the algorithm.</w:t>
      </w:r>
    </w:p>
    <w:p w14:paraId="546A5FB2" w14:textId="201B4C3C" w:rsidR="00346927" w:rsidRDefault="00346927" w:rsidP="00346927">
      <w:pPr>
        <w:ind w:firstLine="720"/>
        <w:jc w:val="both"/>
        <w:rPr>
          <w:highlight w:val="yellow"/>
        </w:rPr>
      </w:pPr>
      <w:r>
        <w:t xml:space="preserve">A schematic of the registration algorithm is presented in fig. </w:t>
      </w:r>
      <w:r w:rsidRPr="00A16D5F">
        <w:rPr>
          <w:highlight w:val="yellow"/>
        </w:rPr>
        <w:t>xx.</w:t>
      </w:r>
    </w:p>
    <w:p w14:paraId="52484D46" w14:textId="4CD9CDAB" w:rsidR="00346927" w:rsidRPr="00BE72D4" w:rsidRDefault="00346927" w:rsidP="00346927">
      <w:pPr>
        <w:jc w:val="both"/>
      </w:pPr>
      <w:r>
        <w:rPr>
          <w:b/>
          <w:noProof/>
        </w:rPr>
        <w:drawing>
          <wp:inline distT="0" distB="0" distL="0" distR="0" wp14:anchorId="5AB3F8F4" wp14:editId="45628EB1">
            <wp:extent cx="5727700" cy="34283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428365"/>
                    </a:xfrm>
                    <a:prstGeom prst="rect">
                      <a:avLst/>
                    </a:prstGeom>
                  </pic:spPr>
                </pic:pic>
              </a:graphicData>
            </a:graphic>
          </wp:inline>
        </w:drawing>
      </w:r>
    </w:p>
    <w:p w14:paraId="6BE70797" w14:textId="77777777" w:rsidR="00346927" w:rsidRPr="00346927" w:rsidRDefault="00346927" w:rsidP="00346927"/>
    <w:p w14:paraId="61516BEB" w14:textId="0AD2B171" w:rsidR="00D25C57" w:rsidRDefault="00D25C57" w:rsidP="00463269">
      <w:pPr>
        <w:pStyle w:val="Heading2"/>
      </w:pPr>
      <w:r>
        <w:t>Parameters and tuning</w:t>
      </w:r>
      <w:r w:rsidR="00661E1C">
        <w:t xml:space="preserve"> (Alejandra)</w:t>
      </w:r>
    </w:p>
    <w:p w14:paraId="0BA5F66F" w14:textId="77777777" w:rsidR="00D25C57" w:rsidRPr="005D12D4" w:rsidRDefault="00D25C57" w:rsidP="00D25C57">
      <w:pPr>
        <w:pStyle w:val="Heading2"/>
      </w:pPr>
      <w:r w:rsidRPr="005D12D4">
        <w:t>Validation</w:t>
      </w:r>
    </w:p>
    <w:p w14:paraId="78EBAE8D" w14:textId="2432E217" w:rsidR="00424774" w:rsidRDefault="005E5405" w:rsidP="005E5405">
      <w:pPr>
        <w:pStyle w:val="Heading3"/>
      </w:pPr>
      <w:r>
        <w:t>Sample and data curation</w:t>
      </w:r>
      <w:r w:rsidR="008F6A0D">
        <w:t xml:space="preserve"> </w:t>
      </w:r>
    </w:p>
    <w:p w14:paraId="4A551D7C" w14:textId="3781809D"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35496B">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9637c6cc-04ad-4eaa-af1d-9b23bcf16468"]}],"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7889CCCC" w14:textId="40BA704C" w:rsidR="00FE4FE5" w:rsidRDefault="00A84661" w:rsidP="00FD3103">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463269">
        <w:rPr>
          <w:vertAlign w:val="subscript"/>
        </w:rPr>
        <w:t xml:space="preserve"> </w:t>
      </w:r>
      <w:r w:rsidR="00596B47">
        <w:t>=</w:t>
      </w:r>
      <w:r w:rsidR="00463269">
        <w:t xml:space="preserve"> </w:t>
      </w:r>
      <w:r w:rsidR="00596B47">
        <w:t>29</w:t>
      </w:r>
      <w:r w:rsidR="00693E08">
        <w:t>,</w:t>
      </w:r>
      <w:r w:rsidR="00596B47">
        <w:t xml:space="preserve"> </w:t>
      </w:r>
      <w:proofErr w:type="spellStart"/>
      <w:r w:rsidR="00693E08">
        <w:t>N</w:t>
      </w:r>
      <w:r w:rsidR="00693E08">
        <w:rPr>
          <w:vertAlign w:val="subscript"/>
        </w:rPr>
        <w:t>Male</w:t>
      </w:r>
      <w:proofErr w:type="spellEnd"/>
      <w:r w:rsidR="00463269">
        <w:rPr>
          <w:vertAlign w:val="subscript"/>
        </w:rPr>
        <w:t xml:space="preserve"> </w:t>
      </w:r>
      <w:r w:rsidR="00596B47">
        <w:t>=</w:t>
      </w:r>
      <w:r w:rsidR="00463269">
        <w:t xml:space="preserve"> </w:t>
      </w:r>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w:t>
      </w:r>
      <w:r w:rsidR="00C24B79">
        <w:t xml:space="preserve">Table </w:t>
      </w:r>
      <w:r w:rsidR="00EE55DD">
        <w:t>1</w:t>
      </w:r>
      <w:r w:rsidR="001B1336">
        <w:t xml:space="preserve">). Two independent observers placed landmarks three times each, with at least 24 hours in-between landmarking sessions, resulting in </w:t>
      </w:r>
      <w:r w:rsidR="00A41AA6">
        <w:t>six</w:t>
      </w:r>
      <w:r w:rsidR="001B1336">
        <w:t xml:space="preserve"> total landmark </w:t>
      </w:r>
      <w:r w:rsidR="00693E08">
        <w:t>indications</w:t>
      </w:r>
      <w:r w:rsidR="001B1336">
        <w:t xml:space="preserve"> for each facial scan. For each individual, we checked for gross landmark coordinate errors (e.g. mislabeling right and left side landmarks) before analysis.</w:t>
      </w:r>
      <w:r w:rsidR="003F26BD">
        <w:t xml:space="preserve"> In the subsequent analysis, A</w:t>
      </w:r>
      <w:r w:rsidR="003F26BD" w:rsidRPr="003F26BD">
        <w:rPr>
          <w:vertAlign w:val="subscript"/>
        </w:rPr>
        <w:t>ML</w:t>
      </w:r>
      <w:r w:rsidR="003F26BD">
        <w:t xml:space="preserve"> represents the average manual landmarks from observer A, B</w:t>
      </w:r>
      <w:r w:rsidR="003F26BD" w:rsidRPr="003F26BD">
        <w:rPr>
          <w:vertAlign w:val="subscript"/>
        </w:rPr>
        <w:t>ML</w:t>
      </w:r>
      <w:r w:rsidR="003F26BD">
        <w:t xml:space="preserve"> represents the average manual landmarks from observer B, while the average of all six manual landmark indications (</w:t>
      </w:r>
      <w:r w:rsidR="00463269">
        <w:t xml:space="preserve">i.e. </w:t>
      </w:r>
      <w:r w:rsidR="003F26BD">
        <w:t>the combined average) is denoted as C</w:t>
      </w:r>
      <w:r w:rsidR="003F26BD" w:rsidRPr="003F26BD">
        <w:rPr>
          <w:vertAlign w:val="subscript"/>
        </w:rPr>
        <w:t>ML</w:t>
      </w:r>
      <w:r w:rsidR="003F26BD">
        <w:t>.</w:t>
      </w:r>
    </w:p>
    <w:p w14:paraId="5EBFEB7D" w14:textId="308996DD" w:rsidR="00746A86" w:rsidRDefault="00746A86" w:rsidP="00746A86">
      <w:pPr>
        <w:pStyle w:val="Heading3"/>
      </w:pPr>
      <w:r>
        <w:t>Automatic placement of validation landmarks</w:t>
      </w:r>
    </w:p>
    <w:p w14:paraId="1F5D7A43" w14:textId="4A5B2234"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w:t>
      </w:r>
      <w:r w:rsidR="00463269">
        <w:t xml:space="preserve"> (Figure 3)</w:t>
      </w:r>
      <w:r w:rsidR="00FE4FE5">
        <w:t xml:space="preserv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w:t>
      </w:r>
      <w:commentRangeStart w:id="7"/>
      <w:r w:rsidR="00D2240D">
        <w:t>aligned to the anthropometric mask</w:t>
      </w:r>
      <w:r w:rsidR="0041462F">
        <w:t xml:space="preserve"> using barycentric coordinates </w:t>
      </w:r>
      <w:r w:rsidR="00690070">
        <w:fldChar w:fldCharType="begin" w:fldLock="1"/>
      </w:r>
      <w:r w:rsidR="0035496B">
        <w:instrText>ADDIN CSL_CITATION {"citationItems":[{"id":"ITEM-1","itemData":{"ISBN":"0-8284-0269-8","author":[{"dropping-particle":"","family":"Hille","given":"Einar","non-dropping-particle":"","parse-names":false,"suffix":""}],"edition":"2nd editio","id":"ITEM-1","issued":{"date-parts":[["1982"]]},"number-of-pages":"33","publisher":"AMS Chelea Publishing Company","publisher-place":"Providence, RI","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giving a set of 4</w:t>
      </w:r>
      <w:r w:rsidR="00463269">
        <w:t>1</w:t>
      </w:r>
      <w:r w:rsidR="0041462F">
        <w:t xml:space="preserve"> total landmark placements on the anthropometric mask, which were then converted to cartesian coordinates.</w:t>
      </w:r>
      <w:commentRangeEnd w:id="7"/>
      <w:r w:rsidR="00D72F17">
        <w:rPr>
          <w:rStyle w:val="CommentReference"/>
        </w:rPr>
        <w:commentReference w:id="7"/>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 xml:space="preserve">in </w:t>
      </w:r>
      <w:r w:rsidR="00690070">
        <w:lastRenderedPageBreak/>
        <w:t xml:space="preserve">the automatic placement of the validation landmarks using a “training” set that did not include the </w:t>
      </w:r>
      <w:r w:rsidR="0041462F">
        <w:t>target</w:t>
      </w:r>
      <w:r w:rsidR="00690070">
        <w:t xml:space="preserve"> face. </w:t>
      </w:r>
    </w:p>
    <w:p w14:paraId="52B734EE" w14:textId="785DB1DC" w:rsidR="00690070" w:rsidRDefault="005C1319" w:rsidP="001B1336">
      <w:r>
        <w:t xml:space="preserve">The placement of automatic landmarks was performed three times, </w:t>
      </w:r>
      <w:r w:rsidR="00A67415">
        <w:t xml:space="preserve">changing the manual landmark data used as input: </w:t>
      </w:r>
      <w:r>
        <w:t xml:space="preserve">once using the average of observer </w:t>
      </w:r>
      <w:r w:rsidR="00EE55DD">
        <w:t>A</w:t>
      </w:r>
      <w:r>
        <w:t xml:space="preserve">’s three </w:t>
      </w:r>
      <w:r w:rsidR="0041462F">
        <w:t xml:space="preserve">manual </w:t>
      </w:r>
      <w:r>
        <w:t>landmark iterations</w:t>
      </w:r>
      <w:r w:rsidR="00EE55DD">
        <w:t xml:space="preserve"> (</w:t>
      </w:r>
      <w:proofErr w:type="spellStart"/>
      <w:r w:rsidR="00EE55DD">
        <w:t>A</w:t>
      </w:r>
      <w:r w:rsidR="00EE55DD" w:rsidRPr="00EE55DD">
        <w:rPr>
          <w:vertAlign w:val="subscript"/>
        </w:rPr>
        <w:t>Auto</w:t>
      </w:r>
      <w:proofErr w:type="spellEnd"/>
      <w:r w:rsidR="00EE55DD">
        <w:t>)</w:t>
      </w:r>
      <w:r>
        <w:t xml:space="preserve">, again using the average of observer </w:t>
      </w:r>
      <w:r w:rsidR="00EE55DD">
        <w:t>B</w:t>
      </w:r>
      <w:r>
        <w:t>’s three</w:t>
      </w:r>
      <w:r w:rsidR="0041462F">
        <w:t xml:space="preserve"> manual</w:t>
      </w:r>
      <w:r>
        <w:t xml:space="preserve"> landmark iterations</w:t>
      </w:r>
      <w:r w:rsidR="00EE55DD">
        <w:t xml:space="preserve"> (</w:t>
      </w:r>
      <w:proofErr w:type="spellStart"/>
      <w:r w:rsidR="00EE55DD">
        <w:t>B</w:t>
      </w:r>
      <w:r w:rsidR="00EE55DD" w:rsidRPr="00EE55DD">
        <w:rPr>
          <w:vertAlign w:val="subscript"/>
        </w:rPr>
        <w:t>Auto</w:t>
      </w:r>
      <w:proofErr w:type="spellEnd"/>
      <w:r w:rsidR="00EE55DD">
        <w:t>)</w:t>
      </w:r>
      <w:r>
        <w:t xml:space="preserve">, and a final time using the average of all six </w:t>
      </w:r>
      <w:r w:rsidR="0041462F">
        <w:t xml:space="preserve">manual landmark </w:t>
      </w:r>
      <w:r>
        <w:t>iterations from both observers</w:t>
      </w:r>
      <w:r w:rsidR="00EE55DD">
        <w:t xml:space="preserve"> (</w:t>
      </w:r>
      <w:proofErr w:type="spellStart"/>
      <w:r w:rsidR="00EE55DD">
        <w:t>C</w:t>
      </w:r>
      <w:r w:rsidR="00EE55DD" w:rsidRPr="00EE55DD">
        <w:rPr>
          <w:vertAlign w:val="subscript"/>
        </w:rPr>
        <w:t>Auto</w:t>
      </w:r>
      <w:proofErr w:type="spellEnd"/>
      <w:r w:rsidR="00EE55DD">
        <w:t>)</w:t>
      </w:r>
      <w:r>
        <w:t>. This process resulted in three placements of automatic landmarks for comparison.</w:t>
      </w:r>
    </w:p>
    <w:p w14:paraId="36F8E79B" w14:textId="41ACAD81" w:rsidR="00D43DCB" w:rsidRDefault="000548AD" w:rsidP="00D43DCB">
      <w:pPr>
        <w:pStyle w:val="Heading3"/>
      </w:pPr>
      <w:r>
        <w:t>Validation</w:t>
      </w:r>
    </w:p>
    <w:p w14:paraId="5C50A3A9" w14:textId="3C113D00" w:rsidR="00A41AA6" w:rsidRDefault="002E59CE" w:rsidP="002E59CE">
      <w:r>
        <w:t xml:space="preserve">To validate the </w:t>
      </w:r>
      <w:proofErr w:type="spellStart"/>
      <w:r>
        <w:t>MeshMonk</w:t>
      </w:r>
      <w:proofErr w:type="spellEnd"/>
      <w:r>
        <w:t xml:space="preserve"> anthropometric mask registration, we compared the placement of manual and automatic landmarks and analyzed the variance structures captured by the two methods. In direct comparisons of landmark placements, we considered the manually placed landmarks to be the “gold standard” while calculating the root mean squared error</w:t>
      </w:r>
      <w:r w:rsidR="00C80C1E">
        <w:t xml:space="preserve"> (RMSE)</w:t>
      </w:r>
      <w:r>
        <w:t xml:space="preserve"> between the manual and automatic </w:t>
      </w:r>
      <w:r w:rsidRPr="002E59CE">
        <w:rPr>
          <w:i/>
        </w:rPr>
        <w:t>x</w:t>
      </w:r>
      <w:r>
        <w:t xml:space="preserve">, </w:t>
      </w:r>
      <w:r w:rsidRPr="002E59CE">
        <w:rPr>
          <w:i/>
        </w:rPr>
        <w:t>y</w:t>
      </w:r>
      <w:r>
        <w:t xml:space="preserve">, and </w:t>
      </w:r>
      <w:r w:rsidRPr="002E59CE">
        <w:rPr>
          <w:i/>
        </w:rPr>
        <w:t>z</w:t>
      </w:r>
      <w:r>
        <w:t xml:space="preserve"> coordinates. </w:t>
      </w:r>
      <w:r w:rsidR="00A41AA6">
        <w:t xml:space="preserve">We also calculated Bland-Altman </w:t>
      </w:r>
      <w:r w:rsidR="00A41AA6">
        <w:fldChar w:fldCharType="begin" w:fldLock="1"/>
      </w:r>
      <w:r w:rsidR="0035496B">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3","issued":{"date-parts":[["1983"]]},"page":"307-317","title":"Measurement in Medicine: The Analysis of Method Comparison Studies","type":"article-journal","volume":"32"},"uris":["http://www.mendeley.com/documents/?uuid=b5c0572b-adc1-4db1-a1b9-5abc7b1b94dd","http://www.mendeley.com/documents/?uuid=9f91212c-d311-48bf-8028-1b04f8ba6359"]}],"mendeley":{"formattedCitation":"(Altman and Bland, 1983)","plainTextFormattedCitation":"(Altman and Bland, 1983)","previouslyFormattedCitation":"(Altman and Bland, 1983)"},"properties":{"noteIndex":0},"schema":"https://github.com/citation-style-language/schema/raw/master/csl-citation.json"}</w:instrText>
      </w:r>
      <w:r w:rsidR="00A41AA6">
        <w:fldChar w:fldCharType="separate"/>
      </w:r>
      <w:r w:rsidR="00A41AA6" w:rsidRPr="00653594">
        <w:rPr>
          <w:noProof/>
        </w:rPr>
        <w:t>(Altman and Bland, 1983)</w:t>
      </w:r>
      <w:r w:rsidR="00A41AA6">
        <w:fldChar w:fldCharType="end"/>
      </w:r>
      <w:r w:rsidR="00A41AA6">
        <w:t xml:space="preserve"> and Intraclass Correlation Coefficient </w:t>
      </w:r>
      <w:r w:rsidR="00A41AA6">
        <w:fldChar w:fldCharType="begin" w:fldLock="1"/>
      </w:r>
      <w:r w:rsidR="0035496B">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edition":"5th editio","editor":[{"dropping-particle":"","family":"Crew","given":"F.A.E.","non-dropping-particle":"","parse-names":false,"suffix":""},{"dropping-particle":"","family":"Cutler","given":"D. Ward","non-dropping-particle":"","parse-names":false,"suffix":""}],"id":"ITEM-1","issued":{"date-parts":[["1925"]]},"publisher":"Oliver &amp; Boyd","publisher-place":"Edinburgh","title":"Statistical methods for research workers","type":"book"},"uris":["http://www.mendeley.com/documents/?uuid=fbaa1a98-a237-499a-b7ad-28c893b1e114","http://www.mendeley.com/documents/?uuid=5b56d1de-17fe-4c9e-9e02-b5d6d8a8723b"]}],"mendeley":{"formattedCitation":"(Fisher, 1925)","plainTextFormattedCitation":"(Fisher, 1925)","previouslyFormattedCitation":"(Fisher, 1925)"},"properties":{"noteIndex":0},"schema":"https://github.com/citation-style-language/schema/raw/master/csl-citation.json"}</w:instrText>
      </w:r>
      <w:r w:rsidR="00A41AA6">
        <w:fldChar w:fldCharType="separate"/>
      </w:r>
      <w:r w:rsidR="00A41AA6" w:rsidRPr="00C80C1E">
        <w:rPr>
          <w:noProof/>
        </w:rPr>
        <w:t>(Fisher, 1925)</w:t>
      </w:r>
      <w:r w:rsidR="00A41AA6">
        <w:fldChar w:fldCharType="end"/>
      </w:r>
      <w:r w:rsidR="00A41AA6">
        <w:t xml:space="preserve"> statistics to compare the manual and automatic landmark indications. The Bland-Altman method is preferred over correlation or regression as it is less influenced by the variance of the sample and the ICC is preferred because it tests both the degree of correlation and agreement between methods. </w:t>
      </w:r>
    </w:p>
    <w:p w14:paraId="2A5A6880" w14:textId="021E6173" w:rsidR="004E0ABE" w:rsidRDefault="002E59CE" w:rsidP="002E59CE">
      <w:r>
        <w:t xml:space="preserve">We </w:t>
      </w:r>
      <w:r w:rsidR="00A41AA6">
        <w:t>additionally</w:t>
      </w:r>
      <w:r>
        <w:t xml:space="preserve"> estimated the manual landmarking intra-observer error as the standard deviation between the x, y, and z coordinates of each observer’s manual landmarking indications</w:t>
      </w:r>
      <w:r w:rsidR="00A41AA6">
        <w:t>.</w:t>
      </w:r>
      <w:r w:rsidR="00653594">
        <w:t xml:space="preserve"> </w:t>
      </w:r>
      <w:r w:rsidR="00A41AA6">
        <w:t xml:space="preserve">The inter- observer error of the manual landmark indications was calculated as the root mean squared error between each observer’s average </w:t>
      </w:r>
      <w:r w:rsidR="00A41AA6" w:rsidRPr="002E59CE">
        <w:rPr>
          <w:i/>
        </w:rPr>
        <w:t>x</w:t>
      </w:r>
      <w:r w:rsidR="00A41AA6">
        <w:t xml:space="preserve">, </w:t>
      </w:r>
      <w:r w:rsidR="00A41AA6" w:rsidRPr="002E59CE">
        <w:rPr>
          <w:i/>
        </w:rPr>
        <w:t>y</w:t>
      </w:r>
      <w:r w:rsidR="00A41AA6">
        <w:t xml:space="preserve">, and </w:t>
      </w:r>
      <w:r w:rsidR="00A41AA6" w:rsidRPr="002E59CE">
        <w:rPr>
          <w:i/>
        </w:rPr>
        <w:t>z</w:t>
      </w:r>
      <w:r w:rsidR="00A41AA6">
        <w:t xml:space="preserve"> coordinates</w:t>
      </w:r>
      <w:r w:rsidR="003F26BD">
        <w:t xml:space="preserve"> (A</w:t>
      </w:r>
      <w:r w:rsidR="003F26BD" w:rsidRPr="003F26BD">
        <w:rPr>
          <w:vertAlign w:val="subscript"/>
        </w:rPr>
        <w:t>ML</w:t>
      </w:r>
      <w:r w:rsidR="003F26BD">
        <w:t xml:space="preserve"> vs. B</w:t>
      </w:r>
      <w:r w:rsidR="003F26BD" w:rsidRPr="003F26BD">
        <w:rPr>
          <w:vertAlign w:val="subscript"/>
        </w:rPr>
        <w:t>ML</w:t>
      </w:r>
      <w:r w:rsidR="003F26BD">
        <w:t>)</w:t>
      </w:r>
      <w:r w:rsidR="00A41AA6">
        <w:t>. As an additional method to understand the variation present in the manual landmark indications only, we performed a multivariate analysis of variance (MANOVA) after aligning the six manual landmarking indications using a generalized Procrustes alignment (GPA</w:t>
      </w:r>
      <w:r w:rsidR="00786F67">
        <w:t xml:space="preserve">; </w:t>
      </w:r>
      <w:r w:rsidR="00786F67">
        <w:fldChar w:fldCharType="begin" w:fldLock="1"/>
      </w:r>
      <w:r w:rsidR="0035496B">
        <w:instrText>ADDIN CSL_CITATION {"citationItems":[{"id":"ITEM-1","itemData":{"DOI":"10.2307/2992207","ISBN":"00397989","ISSN":"00397989","PMID":"20798248","abstract":"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author":[{"dropping-particle":"","family":"Rohlf","given":"F. James","non-dropping-particle":"","parse-names":false,"suffix":""},{"dropping-particle":"","family":"Slice","given":"Dennis","non-dropping-particle":"","parse-names":false,"suffix":""}],"container-title":"Systematic Zoology","id":"ITEM-1","issue":"1","issued":{"date-parts":[["1990"]]},"page":"40-59","title":"Extensions of the procrustes method for the optimal superimposition of landmarks","type":"article-journal","volume":"39"},"uris":["http://www.mendeley.com/documents/?uuid=073ef9f9-af07-408b-a095-541287b78109"]}],"mendeley":{"formattedCitation":"(Rohlf and Slice, 1990)","manualFormatting":"Rohlf and Slice, 1990)","plainTextFormattedCitation":"(Rohlf and Slice, 1990)","previouslyFormattedCitation":"(Rohlf and Slice, 1990)"},"properties":{"noteIndex":0},"schema":"https://github.com/citation-style-language/schema/raw/master/csl-citation.json"}</w:instrText>
      </w:r>
      <w:r w:rsidR="00786F67">
        <w:fldChar w:fldCharType="separate"/>
      </w:r>
      <w:r w:rsidR="00786F67" w:rsidRPr="00786F67">
        <w:rPr>
          <w:noProof/>
        </w:rPr>
        <w:t>Rohlf and Slice, 1990)</w:t>
      </w:r>
      <w:r w:rsidR="00786F67">
        <w:fldChar w:fldCharType="end"/>
      </w:r>
      <w:r w:rsidR="00A41AA6">
        <w:t>. Study individual, observer, and iteration were used as predictors and landmark configuration as the response.</w:t>
      </w:r>
    </w:p>
    <w:p w14:paraId="44B2EFFC" w14:textId="31919352" w:rsidR="004E0ABE" w:rsidRDefault="004E0ABE" w:rsidP="002E59CE">
      <w:r>
        <w:t xml:space="preserve">To determine if the </w:t>
      </w:r>
      <w:r w:rsidR="00C80C1E">
        <w:t>automatic indication process increased the variation of landmark placements, we compared the inter-observer error calculated using only the manual landmarks (A</w:t>
      </w:r>
      <w:r w:rsidR="00C80C1E" w:rsidRPr="00C80C1E">
        <w:rPr>
          <w:vertAlign w:val="subscript"/>
        </w:rPr>
        <w:t>ML</w:t>
      </w:r>
      <w:r w:rsidR="00C80C1E">
        <w:t xml:space="preserve"> vs </w:t>
      </w:r>
      <w:r w:rsidR="00EE55DD">
        <w:t>B</w:t>
      </w:r>
      <w:r w:rsidR="00C80C1E" w:rsidRPr="00C80C1E">
        <w:rPr>
          <w:vertAlign w:val="subscript"/>
        </w:rPr>
        <w:t>ML</w:t>
      </w:r>
      <w:r w:rsidR="00C80C1E">
        <w:t>) to the RMSE between one observer’s manual landmarks and the automatic landmarks trained using the other observer’s manual placements (A</w:t>
      </w:r>
      <w:r w:rsidR="00C80C1E" w:rsidRPr="00C80C1E">
        <w:rPr>
          <w:vertAlign w:val="subscript"/>
        </w:rPr>
        <w:t>ML</w:t>
      </w:r>
      <w:r w:rsidR="00C80C1E">
        <w:t xml:space="preserve"> vs. </w:t>
      </w:r>
      <w:proofErr w:type="spellStart"/>
      <w:r w:rsidR="00EE55DD">
        <w:t>B</w:t>
      </w:r>
      <w:r w:rsidR="00C80C1E" w:rsidRPr="00C80C1E">
        <w:rPr>
          <w:vertAlign w:val="subscript"/>
        </w:rPr>
        <w:t>Auto</w:t>
      </w:r>
      <w:proofErr w:type="spellEnd"/>
      <w:r w:rsidR="00C80C1E">
        <w:t xml:space="preserve"> and </w:t>
      </w:r>
      <w:proofErr w:type="spellStart"/>
      <w:r w:rsidR="00C80C1E">
        <w:t>A</w:t>
      </w:r>
      <w:r w:rsidR="00C80C1E" w:rsidRPr="00C80C1E">
        <w:rPr>
          <w:vertAlign w:val="subscript"/>
        </w:rPr>
        <w:t>Auto</w:t>
      </w:r>
      <w:proofErr w:type="spellEnd"/>
      <w:r w:rsidR="00C80C1E">
        <w:t xml:space="preserve"> vs. </w:t>
      </w:r>
      <w:r w:rsidR="00EE55DD">
        <w:t>B</w:t>
      </w:r>
      <w:r w:rsidR="00C80C1E" w:rsidRPr="00C80C1E">
        <w:rPr>
          <w:vertAlign w:val="subscript"/>
        </w:rPr>
        <w:t>ML</w:t>
      </w:r>
      <w:r w:rsidR="00C80C1E">
        <w:t xml:space="preserve">), as if the automatic </w:t>
      </w:r>
      <w:r w:rsidR="00463269">
        <w:t>indications</w:t>
      </w:r>
      <w:r w:rsidR="00C80C1E">
        <w:t xml:space="preserve"> replaced the manual </w:t>
      </w:r>
      <w:r w:rsidR="00463269">
        <w:t>indications</w:t>
      </w:r>
      <w:r w:rsidR="00C80C1E">
        <w:t xml:space="preserve"> in a calculation of inter-observer error. A paired T-test was used to determine whether the “inter-observer errors” calculated using the automatic indications were significantly different than the error calculated using only the manual </w:t>
      </w:r>
      <w:r w:rsidR="00463269">
        <w:t>indications</w:t>
      </w:r>
      <w:r w:rsidR="00C80C1E">
        <w:t xml:space="preserve">. </w:t>
      </w:r>
      <w:r w:rsidR="005462B8">
        <w:t>RMSE values calculated using both automatic placements (</w:t>
      </w:r>
      <w:proofErr w:type="spellStart"/>
      <w:r w:rsidR="005462B8">
        <w:t>A</w:t>
      </w:r>
      <w:r w:rsidR="005462B8" w:rsidRPr="005462B8">
        <w:rPr>
          <w:vertAlign w:val="subscript"/>
        </w:rPr>
        <w:t>Auto</w:t>
      </w:r>
      <w:proofErr w:type="spellEnd"/>
      <w:r w:rsidR="005462B8">
        <w:t xml:space="preserve"> vs</w:t>
      </w:r>
      <w:r w:rsidR="003F26BD">
        <w:t>.</w:t>
      </w:r>
      <w:r w:rsidR="005462B8">
        <w:t xml:space="preserve"> </w:t>
      </w:r>
      <w:proofErr w:type="spellStart"/>
      <w:r w:rsidR="00EE55DD">
        <w:t>B</w:t>
      </w:r>
      <w:r w:rsidR="005462B8" w:rsidRPr="005462B8">
        <w:rPr>
          <w:vertAlign w:val="subscript"/>
        </w:rPr>
        <w:t>Auto</w:t>
      </w:r>
      <w:proofErr w:type="spellEnd"/>
      <w:r w:rsidR="005462B8">
        <w:t xml:space="preserve">) were compared to manual landmarking inter-observer error to illustrate the variance of automatic landmark indications. </w:t>
      </w:r>
      <w:proofErr w:type="spellStart"/>
      <w:r w:rsidR="002C450A">
        <w:t>Levene’s</w:t>
      </w:r>
      <w:proofErr w:type="spellEnd"/>
      <w:r w:rsidR="002C450A">
        <w:t xml:space="preserve"> test was performed </w:t>
      </w:r>
      <w:r w:rsidR="002C450A">
        <w:fldChar w:fldCharType="begin" w:fldLock="1"/>
      </w:r>
      <w:r w:rsidR="0035496B">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8d656f52-5ddb-4048-820d-764af734981c"]}],"mendeley":{"formattedCitation":"(Levene, 1960)","plainTextFormattedCitation":"(Levene, 1960)","previouslyFormattedCitation":"(Levene, 1960)"},"properties":{"noteIndex":0},"schema":"https://github.com/citation-style-language/schema/raw/master/csl-citation.json"}</w:instrText>
      </w:r>
      <w:r w:rsidR="002C450A">
        <w:fldChar w:fldCharType="separate"/>
      </w:r>
      <w:r w:rsidR="002C450A" w:rsidRPr="00A23BB5">
        <w:rPr>
          <w:noProof/>
        </w:rPr>
        <w:t>(Levene, 1960)</w:t>
      </w:r>
      <w:r w:rsidR="002C450A">
        <w:fldChar w:fldCharType="end"/>
      </w:r>
      <w:r w:rsidR="002C450A">
        <w:t xml:space="preserve"> to determine if the variances of the inter-observer errors calculated using the manual landmarks were equal to the RMSE between the automatic landmarks (the null hypothesis) or unequal (the alternative hypothesis). </w:t>
      </w:r>
      <w:proofErr w:type="spellStart"/>
      <w:r w:rsidR="002C450A">
        <w:t>Levene’s</w:t>
      </w:r>
      <w:proofErr w:type="spellEnd"/>
      <w:r w:rsidR="002C450A">
        <w:t xml:space="preserve"> test was chosen because the distribution of RMSE values was non-normal. </w:t>
      </w:r>
    </w:p>
    <w:p w14:paraId="35BAE3C2" w14:textId="652EB7A8" w:rsidR="00C80C1E" w:rsidRDefault="001906FD" w:rsidP="002E59CE">
      <w:r>
        <w:t xml:space="preserve">We utilized several methods to determine if the </w:t>
      </w:r>
      <w:r w:rsidR="00A67A52">
        <w:t xml:space="preserve">variance structures </w:t>
      </w:r>
      <w:r w:rsidR="00625855">
        <w:t>produced</w:t>
      </w:r>
      <w:r w:rsidR="00A67A52">
        <w:t xml:space="preserve"> by the two methods were similar. MANOVAs were performed separately on the GPA-aligned average manual </w:t>
      </w:r>
      <w:r w:rsidR="00A67A52">
        <w:lastRenderedPageBreak/>
        <w:t>landmark indications from each observer</w:t>
      </w:r>
      <w:r w:rsidR="003F26BD">
        <w:t xml:space="preserve"> (A</w:t>
      </w:r>
      <w:r w:rsidR="003F26BD" w:rsidRPr="003F26BD">
        <w:rPr>
          <w:vertAlign w:val="subscript"/>
        </w:rPr>
        <w:t>ML</w:t>
      </w:r>
      <w:r w:rsidR="003F26BD">
        <w:t xml:space="preserve"> and B</w:t>
      </w:r>
      <w:r w:rsidR="003F26BD" w:rsidRPr="003F26BD">
        <w:rPr>
          <w:vertAlign w:val="subscript"/>
        </w:rPr>
        <w:t>ML</w:t>
      </w:r>
      <w:r w:rsidR="003F26BD">
        <w:t>)</w:t>
      </w:r>
      <w:r w:rsidR="00A67A52">
        <w:t xml:space="preserve"> as well as on the GPA-aligned automatic landmark indications trained using the average of each observer’s three landma</w:t>
      </w:r>
      <w:r w:rsidR="00A41AA6">
        <w:t>rk placements</w:t>
      </w:r>
      <w:r w:rsidR="003F26BD">
        <w:t xml:space="preserve"> (</w:t>
      </w:r>
      <w:proofErr w:type="spellStart"/>
      <w:r w:rsidR="003F26BD">
        <w:t>A</w:t>
      </w:r>
      <w:r w:rsidR="003F26BD" w:rsidRPr="003F26BD">
        <w:rPr>
          <w:vertAlign w:val="subscript"/>
        </w:rPr>
        <w:t>Auto</w:t>
      </w:r>
      <w:proofErr w:type="spellEnd"/>
      <w:r w:rsidR="003F26BD">
        <w:t xml:space="preserve"> and </w:t>
      </w:r>
      <w:proofErr w:type="spellStart"/>
      <w:r w:rsidR="003F26BD">
        <w:t>B</w:t>
      </w:r>
      <w:r w:rsidR="003F26BD" w:rsidRPr="003F26BD">
        <w:rPr>
          <w:vertAlign w:val="subscript"/>
        </w:rPr>
        <w:t>Auto</w:t>
      </w:r>
      <w:proofErr w:type="spellEnd"/>
      <w:r w:rsidR="003F26BD">
        <w:t>)</w:t>
      </w:r>
      <w:r w:rsidR="00A41AA6">
        <w:t xml:space="preserve">, with individual and observer </w:t>
      </w:r>
      <w:r w:rsidR="00A67A52">
        <w:t xml:space="preserve">as predictors in both tests. By comparing the results of these two tests, we can determine how the explanation of shape variance changes given a different landmarking method. To directly determine if any variance in shape was attributable to landmarking method, we combined the </w:t>
      </w:r>
      <w:r w:rsidR="00A41AA6">
        <w:t xml:space="preserve">average </w:t>
      </w:r>
      <w:r w:rsidR="00A67A52">
        <w:t>manual landmark placements</w:t>
      </w:r>
      <w:r w:rsidR="00A41AA6">
        <w:t xml:space="preserve"> of</w:t>
      </w:r>
      <w:r w:rsidR="00295B8B">
        <w:t xml:space="preserve"> each observer with the automatic placements trained using each of these averages</w:t>
      </w:r>
      <w:r w:rsidR="00A67A52">
        <w:t xml:space="preserve"> and aligned them using GPA</w:t>
      </w:r>
      <w:r w:rsidR="003F26BD">
        <w:t xml:space="preserve"> (A</w:t>
      </w:r>
      <w:r w:rsidR="003F26BD" w:rsidRPr="003F26BD">
        <w:rPr>
          <w:vertAlign w:val="subscript"/>
        </w:rPr>
        <w:t>ML</w:t>
      </w:r>
      <w:r w:rsidR="003F26BD">
        <w:t>, B</w:t>
      </w:r>
      <w:r w:rsidR="003F26BD" w:rsidRPr="003F26BD">
        <w:rPr>
          <w:vertAlign w:val="subscript"/>
        </w:rPr>
        <w:t>ML</w:t>
      </w:r>
      <w:r w:rsidR="003F26BD">
        <w:t xml:space="preserve">, </w:t>
      </w:r>
      <w:proofErr w:type="spellStart"/>
      <w:r w:rsidR="003F26BD">
        <w:t>A</w:t>
      </w:r>
      <w:r w:rsidR="003F26BD" w:rsidRPr="003F26BD">
        <w:rPr>
          <w:vertAlign w:val="subscript"/>
        </w:rPr>
        <w:t>Auto</w:t>
      </w:r>
      <w:proofErr w:type="spellEnd"/>
      <w:r w:rsidR="003F26BD">
        <w:t xml:space="preserve">, </w:t>
      </w:r>
      <w:r w:rsidR="00463269">
        <w:t xml:space="preserve">and </w:t>
      </w:r>
      <w:proofErr w:type="spellStart"/>
      <w:r w:rsidR="003F26BD">
        <w:t>B</w:t>
      </w:r>
      <w:r w:rsidR="003F26BD" w:rsidRPr="003F26BD">
        <w:rPr>
          <w:vertAlign w:val="subscript"/>
        </w:rPr>
        <w:t>Auto</w:t>
      </w:r>
      <w:proofErr w:type="spellEnd"/>
      <w:r w:rsidR="003F26BD">
        <w:t>)</w:t>
      </w:r>
      <w:r w:rsidR="00A67A52">
        <w:t xml:space="preserve">. We then tested the shape variation in this combined space as the response in a MANOVA, with individual, </w:t>
      </w:r>
      <w:r w:rsidR="00295B8B">
        <w:t>observer</w:t>
      </w:r>
      <w:r w:rsidR="00A67A52">
        <w:t xml:space="preserve">, method, and individual x </w:t>
      </w:r>
      <w:r w:rsidR="00295B8B">
        <w:t>observer</w:t>
      </w:r>
      <w:r w:rsidR="00A67A52">
        <w:t xml:space="preserve"> as predictors. </w:t>
      </w:r>
    </w:p>
    <w:p w14:paraId="365A893A" w14:textId="5FEA4A15" w:rsidR="00A67A52" w:rsidRDefault="00A67A52" w:rsidP="002E59CE">
      <w:r>
        <w:t xml:space="preserve">The covariation structure between the manual and automatic landmarks was </w:t>
      </w:r>
      <w:proofErr w:type="spellStart"/>
      <w:r>
        <w:t>co</w:t>
      </w:r>
      <w:r w:rsidR="000A3765">
        <w:t>P</w:t>
      </w:r>
      <w:r>
        <w:t>mpared</w:t>
      </w:r>
      <w:proofErr w:type="spellEnd"/>
      <w:r>
        <w:t xml:space="preserve"> using a two-block partial least squares (PLS). This test was performed using each observer’s </w:t>
      </w:r>
      <w:r w:rsidR="00295B8B">
        <w:t xml:space="preserve">average </w:t>
      </w:r>
      <w:r>
        <w:t>manual landmark indications compared against the automatic landmark placements trained using each observer’s average</w:t>
      </w:r>
      <w:r w:rsidR="003F26BD">
        <w:t xml:space="preserve"> (A</w:t>
      </w:r>
      <w:r w:rsidR="003F26BD" w:rsidRPr="003F26BD">
        <w:rPr>
          <w:vertAlign w:val="subscript"/>
        </w:rPr>
        <w:t>ML</w:t>
      </w:r>
      <w:r w:rsidR="003F26BD">
        <w:t xml:space="preserve"> vs. </w:t>
      </w:r>
      <w:proofErr w:type="spellStart"/>
      <w:r w:rsidR="003F26BD">
        <w:t>A</w:t>
      </w:r>
      <w:r w:rsidR="003F26BD" w:rsidRPr="003F26BD">
        <w:rPr>
          <w:vertAlign w:val="subscript"/>
        </w:rPr>
        <w:t>Auto</w:t>
      </w:r>
      <w:proofErr w:type="spellEnd"/>
      <w:r w:rsidR="003F26BD">
        <w:t xml:space="preserve"> and B</w:t>
      </w:r>
      <w:r w:rsidR="003F26BD" w:rsidRPr="003F26BD">
        <w:rPr>
          <w:vertAlign w:val="subscript"/>
        </w:rPr>
        <w:t>ML</w:t>
      </w:r>
      <w:r w:rsidR="003F26BD">
        <w:t xml:space="preserve"> vs. </w:t>
      </w:r>
      <w:proofErr w:type="spellStart"/>
      <w:r w:rsidR="003F26BD">
        <w:t>B</w:t>
      </w:r>
      <w:r w:rsidR="003F26BD" w:rsidRPr="003F26BD">
        <w:rPr>
          <w:vertAlign w:val="subscript"/>
        </w:rPr>
        <w:t>Auto</w:t>
      </w:r>
      <w:proofErr w:type="spellEnd"/>
      <w:r w:rsidR="003F26BD">
        <w:t>)</w:t>
      </w:r>
      <w:r>
        <w:t xml:space="preserve">. We also tested the degree of association between the manual landmark placements averaged across all six manual landmark indications and the automatic landmarks trained using </w:t>
      </w:r>
      <w:r w:rsidR="00463269">
        <w:t>the</w:t>
      </w:r>
      <w:r>
        <w:t xml:space="preserve"> </w:t>
      </w:r>
      <w:r w:rsidR="00463269">
        <w:t>combined</w:t>
      </w:r>
      <w:r>
        <w:t xml:space="preserve"> average</w:t>
      </w:r>
      <w:r w:rsidR="003F26BD">
        <w:t xml:space="preserve"> (C</w:t>
      </w:r>
      <w:r w:rsidR="003F26BD" w:rsidRPr="003F26BD">
        <w:rPr>
          <w:vertAlign w:val="subscript"/>
        </w:rPr>
        <w:t>ML</w:t>
      </w:r>
      <w:r w:rsidR="003F26BD">
        <w:t xml:space="preserve"> vs. </w:t>
      </w:r>
      <w:proofErr w:type="spellStart"/>
      <w:r w:rsidR="003F26BD">
        <w:t>C</w:t>
      </w:r>
      <w:r w:rsidR="003F26BD" w:rsidRPr="003F26BD">
        <w:rPr>
          <w:vertAlign w:val="subscript"/>
        </w:rPr>
        <w:t>Auto</w:t>
      </w:r>
      <w:proofErr w:type="spellEnd"/>
      <w:r w:rsidR="003F26BD">
        <w:t>)</w:t>
      </w:r>
      <w:r>
        <w:t xml:space="preserve">. </w:t>
      </w:r>
    </w:p>
    <w:p w14:paraId="53D8C6FA" w14:textId="660338BC" w:rsidR="00A67A52" w:rsidRDefault="00A67A52" w:rsidP="002E59CE">
      <w:r>
        <w:t xml:space="preserve">As a final validation that the automatic landmark indications captured the same information as the manual landmark indications, we compared centroid sizes calculated using the manual and automatic methods. We also performed an </w:t>
      </w:r>
      <w:r w:rsidR="00745F72">
        <w:t>analysis of variance (</w:t>
      </w:r>
      <w:r>
        <w:t>ANOVA</w:t>
      </w:r>
      <w:r w:rsidR="00745F72">
        <w:t>) test</w:t>
      </w:r>
      <w:r>
        <w:t xml:space="preserve"> on the centroid size </w:t>
      </w:r>
      <w:r w:rsidR="00745F72">
        <w:t>calculations</w:t>
      </w:r>
      <w:r w:rsidR="00295B8B">
        <w:t>, with individual, observer</w:t>
      </w:r>
      <w:r>
        <w:t>, method</w:t>
      </w:r>
      <w:r w:rsidR="00295B8B">
        <w:t>, and individual x observer</w:t>
      </w:r>
      <w:r>
        <w:t xml:space="preserve"> as predictors</w:t>
      </w:r>
      <w:r w:rsidR="00745F72">
        <w:t xml:space="preserve"> to determine if variation in centroid size could be attributable to variation in landmarking method</w:t>
      </w:r>
      <w:r>
        <w:t>.</w:t>
      </w:r>
    </w:p>
    <w:p w14:paraId="3F54DAAF" w14:textId="6944B8E8" w:rsidR="00745F72" w:rsidRDefault="00745F72" w:rsidP="002E59CE">
      <w:pPr>
        <w:rPr>
          <w:rFonts w:cs="Times New Roman"/>
          <w:szCs w:val="24"/>
        </w:rPr>
      </w:pPr>
      <w:r>
        <w:t xml:space="preserve">All analyses were performed in R using the </w:t>
      </w:r>
      <w:proofErr w:type="spellStart"/>
      <w:r>
        <w:t>Geomorph</w:t>
      </w:r>
      <w:proofErr w:type="spellEnd"/>
      <w:r>
        <w:t xml:space="preserve"> </w:t>
      </w:r>
      <w:r>
        <w:fldChar w:fldCharType="begin" w:fldLock="1"/>
      </w:r>
      <w:r w:rsidR="00B02C22">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http://www.mendeley.com/documents/?uuid=e47ae161-bf0c-408c-8112-cc7a02688e5e"]}],"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w:t>
      </w:r>
      <w:proofErr w:type="spellStart"/>
      <w:r>
        <w:t>BlandAltmanLeh</w:t>
      </w:r>
      <w:proofErr w:type="spellEnd"/>
      <w:r>
        <w:t xml:space="preserve"> </w:t>
      </w:r>
      <w:r w:rsidR="00207665">
        <w:t>(</w:t>
      </w:r>
      <w:r w:rsidR="00207665" w:rsidRPr="00207665">
        <w:t>https://cran.r-project.org/web/packages/BlandAltmanLeh/BlandAltmanLeh.pdf</w:t>
      </w:r>
      <w:r w:rsidR="00207665">
        <w:t>)</w:t>
      </w:r>
      <w:r>
        <w:t>, and ICC</w:t>
      </w:r>
      <w:r w:rsidR="00207665">
        <w:t xml:space="preserve"> (</w:t>
      </w:r>
      <w:r w:rsidR="00207665" w:rsidRPr="00207665">
        <w:t>https://cran.r-project.org/web/packages/ICC/ICC.pdf</w:t>
      </w:r>
      <w:r w:rsidR="00207665">
        <w:t xml:space="preserve">) </w:t>
      </w:r>
      <w:r>
        <w:t xml:space="preserve"> packages, as well as packages for data manipulation (</w:t>
      </w:r>
      <w:proofErr w:type="spellStart"/>
      <w:r>
        <w:t>readxl</w:t>
      </w:r>
      <w:proofErr w:type="spellEnd"/>
      <w:r>
        <w:t xml:space="preserve">, reshape2, </w:t>
      </w:r>
      <w:proofErr w:type="spellStart"/>
      <w:r>
        <w:t>plyr</w:t>
      </w:r>
      <w:proofErr w:type="spellEnd"/>
      <w:r>
        <w:t xml:space="preserve">, car, </w:t>
      </w:r>
      <w:proofErr w:type="spellStart"/>
      <w:r w:rsidR="00295B8B">
        <w:t>data.table</w:t>
      </w:r>
      <w:proofErr w:type="spellEnd"/>
      <w:r w:rsidR="00295B8B">
        <w:t xml:space="preserve">, </w:t>
      </w:r>
      <w:proofErr w:type="spellStart"/>
      <w:r>
        <w:t>dplyr</w:t>
      </w:r>
      <w:proofErr w:type="spellEnd"/>
      <w:r>
        <w:t xml:space="preserve">, broom) and graphing (ggplot2, </w:t>
      </w:r>
      <w:proofErr w:type="spellStart"/>
      <w:r>
        <w:t>GGally</w:t>
      </w:r>
      <w:proofErr w:type="spellEnd"/>
      <w:r>
        <w:t xml:space="preserve">, </w:t>
      </w:r>
      <w:proofErr w:type="spellStart"/>
      <w:r>
        <w:t>GGpubr</w:t>
      </w:r>
      <w:proofErr w:type="spellEnd"/>
      <w:r>
        <w:t>).</w:t>
      </w:r>
      <w:r w:rsidR="00207665">
        <w:t xml:space="preserve"> Centroid sizes were calculated using </w:t>
      </w:r>
      <w:proofErr w:type="spellStart"/>
      <w:r w:rsidR="00207665">
        <w:t>Geomorph</w:t>
      </w:r>
      <w:proofErr w:type="spellEnd"/>
      <w:r w:rsidR="00207665">
        <w:t xml:space="preserve"> and MANOVAs for shape variation were implemented using the </w:t>
      </w:r>
      <w:proofErr w:type="spellStart"/>
      <w:r w:rsidR="00207665">
        <w:t>ProcD.lm</w:t>
      </w:r>
      <w:proofErr w:type="spellEnd"/>
      <w:r w:rsidR="00207665">
        <w:t xml:space="preserve"> function from </w:t>
      </w:r>
      <w:proofErr w:type="spellStart"/>
      <w:r w:rsidR="00207665">
        <w:t>Geomorph</w:t>
      </w:r>
      <w:proofErr w:type="spellEnd"/>
      <w:r w:rsidR="00207665">
        <w:t xml:space="preserve"> </w:t>
      </w:r>
      <w:r w:rsidR="00207665">
        <w:fldChar w:fldCharType="begin" w:fldLock="1"/>
      </w:r>
      <w:r w:rsidR="00B02C22">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http://www.mendeley.com/documents/?uuid=c82bf206-f13c-4786-bd17-136e99e09bad"]}],"mendeley":{"formattedCitation":"(Collyer et al., 2015)","plainTextFormattedCitation":"(Collyer et al., 2015)","previously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commentRangeStart w:id="8"/>
      <w:r w:rsidRPr="00745F72">
        <w:rPr>
          <w:rFonts w:cs="Times New Roman"/>
          <w:szCs w:val="24"/>
        </w:rPr>
        <w:t>https://github.com/juliedwhite/RemappingValidation/</w:t>
      </w:r>
      <w:r>
        <w:rPr>
          <w:rFonts w:cs="Times New Roman"/>
          <w:szCs w:val="24"/>
        </w:rPr>
        <w:t xml:space="preserve">. </w:t>
      </w:r>
      <w:commentRangeEnd w:id="8"/>
      <w:r w:rsidR="000A3765">
        <w:rPr>
          <w:rStyle w:val="CommentReference"/>
        </w:rPr>
        <w:commentReference w:id="8"/>
      </w:r>
    </w:p>
    <w:p w14:paraId="5AE745B5" w14:textId="14CD9B80" w:rsidR="00207665" w:rsidRDefault="00207665" w:rsidP="00207665">
      <w:pPr>
        <w:pStyle w:val="Heading1"/>
      </w:pPr>
      <w:r>
        <w:t>Results</w:t>
      </w:r>
    </w:p>
    <w:p w14:paraId="2ED34655" w14:textId="76477E58" w:rsidR="00207665" w:rsidRDefault="00207665" w:rsidP="00207665">
      <w:pPr>
        <w:pStyle w:val="Heading2"/>
      </w:pPr>
      <w:r>
        <w:t xml:space="preserve">Intra- and inter-observer error of manual landmarks </w:t>
      </w:r>
    </w:p>
    <w:p w14:paraId="1936C1A7" w14:textId="4F33DEC3" w:rsidR="00295B8B" w:rsidRDefault="00207665" w:rsidP="00207665">
      <w:r>
        <w:t xml:space="preserve">The quantitative study of morphology using 3D coordinates requires specific attention to measurement error and has a robust presence in the literature. For each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landmark iteration. </w:t>
      </w:r>
      <w:r w:rsidR="00FB3E99">
        <w:t xml:space="preserve">Supplemental Table </w:t>
      </w:r>
      <w:r w:rsidR="003F26BD">
        <w:t>2</w:t>
      </w:r>
      <w:r w:rsidR="00FB3E99">
        <w:t xml:space="preserve"> reports </w:t>
      </w:r>
      <w:r w:rsidR="00365186">
        <w:t xml:space="preserve">intra-observer standard deviations </w:t>
      </w:r>
      <w:r w:rsidR="00FB3E99">
        <w:t xml:space="preserve">for each axis, averaged </w:t>
      </w:r>
      <w:r w:rsidR="00295B8B">
        <w:t xml:space="preserve">only </w:t>
      </w:r>
      <w:r w:rsidR="00FB3E99">
        <w:t>across images.</w:t>
      </w:r>
      <w:r>
        <w:t xml:space="preserve"> The average standard deviation of observer A across all landmarks was 0.5</w:t>
      </w:r>
      <w:r w:rsidR="00365186">
        <w:t>8</w:t>
      </w:r>
      <w:r>
        <w:t xml:space="preserve"> mm while the average standard deviation of observer </w:t>
      </w:r>
      <w:r w:rsidR="003F26BD">
        <w:t>B</w:t>
      </w:r>
      <w:r>
        <w:t xml:space="preserve"> across all landmarks was 0.4</w:t>
      </w:r>
      <w:r w:rsidR="00365186">
        <w:t>4</w:t>
      </w:r>
      <w:r>
        <w:t xml:space="preserve"> mm. The average inter-observer error, measured as the </w:t>
      </w:r>
      <w:r w:rsidR="00FB3E99">
        <w:t>root mean squared error (RMSE)</w:t>
      </w:r>
      <w:r>
        <w:t xml:space="preserve"> between the </w:t>
      </w:r>
      <w:r w:rsidR="00295B8B">
        <w:t xml:space="preserve">average </w:t>
      </w:r>
      <w:r w:rsidRPr="00970F8F">
        <w:rPr>
          <w:i/>
        </w:rPr>
        <w:t>x</w:t>
      </w:r>
      <w:r>
        <w:t xml:space="preserve">, </w:t>
      </w:r>
      <w:r w:rsidRPr="00970F8F">
        <w:rPr>
          <w:i/>
        </w:rPr>
        <w:t>y</w:t>
      </w:r>
      <w:r>
        <w:t xml:space="preserve">, and </w:t>
      </w:r>
      <w:r w:rsidRPr="00970F8F">
        <w:rPr>
          <w:i/>
        </w:rPr>
        <w:t>z</w:t>
      </w:r>
      <w:r>
        <w:t xml:space="preserve"> coordinates of each observer’s </w:t>
      </w:r>
      <w:r w:rsidR="00FB3E99">
        <w:lastRenderedPageBreak/>
        <w:t xml:space="preserve">landmark </w:t>
      </w:r>
      <w:r w:rsidR="00295B8B">
        <w:t>iterations</w:t>
      </w:r>
      <w:r>
        <w:t xml:space="preserve"> was 0.</w:t>
      </w:r>
      <w:r w:rsidR="00FB3E99">
        <w:t>56</w:t>
      </w:r>
      <w:r w:rsidR="00365186">
        <w:t xml:space="preserve"> </w:t>
      </w:r>
      <w:r>
        <w:t xml:space="preserve">mm. This range of deviation is considered highly precise and is similar to previously reported measures of landmark error </w:t>
      </w:r>
      <w:r>
        <w:fldChar w:fldCharType="begin" w:fldLock="1"/>
      </w:r>
      <w:r w:rsidR="0064153F">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1","issued":{"date-parts":[["2007"]]},"page":"24-35","title":"The problem of assessing landmark error in geometric morphometrics: Theory, methods, and modifications","type":"article-journal","volume":"134"},"uris":["http://www.mendeley.com/documents/?uuid=ccc4a0d0-c8fe-4de4-a648-26f966c774ec"]}],"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fldChar w:fldCharType="separate"/>
      </w:r>
      <w:r w:rsidR="00B02C22" w:rsidRPr="00B02C22">
        <w:rPr>
          <w:noProof/>
        </w:rPr>
        <w:t>(Aldridge et al., 2005; von Cramon-Taubadel et al., 2007)</w:t>
      </w:r>
      <w:r>
        <w:fldChar w:fldCharType="end"/>
      </w:r>
      <w:r>
        <w:t xml:space="preserve">. </w:t>
      </w:r>
    </w:p>
    <w:p w14:paraId="498EA24D" w14:textId="64791FBC" w:rsidR="005B2A82" w:rsidRPr="005B2A82" w:rsidRDefault="00FB3E99" w:rsidP="005B2A82">
      <w:r>
        <w:t xml:space="preserve">The analysis of measurement and observer error for the manual landmarks alone, assessed using </w:t>
      </w:r>
      <w:r w:rsidR="002476B4">
        <w:t xml:space="preserve">a </w:t>
      </w:r>
      <w:r>
        <w:t>MANOVA for shape, with individual</w:t>
      </w:r>
      <w:r w:rsidR="002476B4">
        <w:t xml:space="preserve">, observer, observer x individual, and </w:t>
      </w:r>
      <w:r w:rsidR="00057983">
        <w:t xml:space="preserve">nested </w:t>
      </w:r>
      <w:r>
        <w:t>observer x iteration as factors showed that non-individual factors contributed signi</w:t>
      </w:r>
      <w:r w:rsidR="002476B4">
        <w:t>ficantly to variation in shape (</w:t>
      </w:r>
      <w:r w:rsidR="00365186">
        <w:t xml:space="preserve">Supp. </w:t>
      </w:r>
      <w:r w:rsidR="002476B4">
        <w:t xml:space="preserve">Table </w:t>
      </w:r>
      <w:r w:rsidR="003F26BD">
        <w:t>3</w:t>
      </w:r>
      <w:r w:rsidR="002476B4">
        <w:t xml:space="preserve">). Individual variation contributed to most of the variation in shape (85%), as expected. </w:t>
      </w:r>
      <w:r w:rsidR="00057983">
        <w:t>Simple measurement error accounted for 3.5% of the total variation in shape. Additional to this, d</w:t>
      </w:r>
      <w:r w:rsidR="002476B4">
        <w:t>ifferences in observer accounted for 1.8</w:t>
      </w:r>
      <w:r w:rsidR="00057983">
        <w:t>% of shape</w:t>
      </w:r>
      <w:r w:rsidR="002476B4">
        <w:t xml:space="preserve"> variation, and drift in landmark iteration contributed an additional 1.5% of the total variation in shape. </w:t>
      </w:r>
      <w:r w:rsidR="00057983">
        <w:t xml:space="preserve">In total, non-individual effects contributed to 15% of the total shape variation, with 8.3% of this variation unexplained by our model. </w:t>
      </w:r>
    </w:p>
    <w:p w14:paraId="09245956" w14:textId="6AA375E7" w:rsidR="00E94D94" w:rsidRDefault="005C1319" w:rsidP="00057983">
      <w:pPr>
        <w:pStyle w:val="Heading2"/>
      </w:pPr>
      <w:r>
        <w:t>Direct c</w:t>
      </w:r>
      <w:r w:rsidR="00904E53">
        <w:t xml:space="preserve">omparison of manual and automatic landmark </w:t>
      </w:r>
      <w:r w:rsidR="00C80C1E">
        <w:t>placements</w:t>
      </w:r>
    </w:p>
    <w:p w14:paraId="4622BA11" w14:textId="7E83C5C0" w:rsidR="00315F6A" w:rsidRPr="008D5EBA" w:rsidRDefault="005C1319" w:rsidP="00916685">
      <w:r>
        <w:t xml:space="preserve">As one measure of validation of the automatic landmark </w:t>
      </w:r>
      <w:r w:rsidR="00315F6A">
        <w:t>indications</w:t>
      </w:r>
      <w:r>
        <w:t>, we compared the raw</w:t>
      </w:r>
      <w:r w:rsidR="00315F6A">
        <w:t xml:space="preserve"> </w:t>
      </w:r>
      <w:r>
        <w:t xml:space="preserve">coordinate values of the manual </w:t>
      </w:r>
      <w:r w:rsidR="00057983">
        <w:t>landmark indications</w:t>
      </w:r>
      <w:r>
        <w:t xml:space="preserve"> with the raw coordinate values of the automatic </w:t>
      </w:r>
      <w:r w:rsidR="00057983">
        <w:t>landmark indications</w:t>
      </w:r>
      <w:r>
        <w:t>. Because of the leave-one-out nature of our approach, we can compare the manual and automatic landmark coordinates directly without fear of training bias.</w:t>
      </w:r>
      <w:r w:rsidR="00057983">
        <w:t xml:space="preserve"> To compare landmark indications, we calculated the root mean squared error between the </w:t>
      </w:r>
      <w:r w:rsidR="00057983" w:rsidRPr="00EE4C75">
        <w:rPr>
          <w:i/>
        </w:rPr>
        <w:t>x</w:t>
      </w:r>
      <w:r w:rsidR="00057983">
        <w:t xml:space="preserve">, </w:t>
      </w:r>
      <w:r w:rsidR="00057983" w:rsidRPr="00EE4C75">
        <w:rPr>
          <w:i/>
        </w:rPr>
        <w:t>y</w:t>
      </w:r>
      <w:r w:rsidR="00057983">
        <w:t xml:space="preserve">, and </w:t>
      </w:r>
      <w:r w:rsidR="00057983" w:rsidRPr="00EE4C75">
        <w:rPr>
          <w:i/>
        </w:rPr>
        <w:t>z</w:t>
      </w:r>
      <w:r w:rsidR="00057983">
        <w:t xml:space="preserve"> manual and automatic </w:t>
      </w:r>
      <w:r w:rsidR="00CC58F8">
        <w:t xml:space="preserve">indications (Table </w:t>
      </w:r>
      <w:r w:rsidR="00365186">
        <w:t>2</w:t>
      </w:r>
      <w:r w:rsidR="00CC58F8">
        <w:t xml:space="preserve">, SI Table </w:t>
      </w:r>
      <w:r w:rsidR="00365186">
        <w:t>4</w:t>
      </w:r>
      <w:r w:rsidR="00CC58F8">
        <w:t>) and</w:t>
      </w:r>
      <w:r w:rsidR="00454F14">
        <w:t xml:space="preserve"> calculated </w:t>
      </w:r>
      <w:r w:rsidR="00057983">
        <w:t xml:space="preserve">the </w:t>
      </w:r>
      <w:r w:rsidR="00AF4999">
        <w:t xml:space="preserve">intraclass correlation coefficient </w:t>
      </w:r>
      <w:r w:rsidR="005E2BD5">
        <w:t>between the</w:t>
      </w:r>
      <w:r w:rsidR="00057983">
        <w:t xml:space="preserve"> </w:t>
      </w:r>
      <w:r w:rsidR="00057983" w:rsidRPr="00CC58F8">
        <w:rPr>
          <w:i/>
        </w:rPr>
        <w:t>x</w:t>
      </w:r>
      <w:r w:rsidR="00057983">
        <w:t xml:space="preserve">, </w:t>
      </w:r>
      <w:r w:rsidR="00057983" w:rsidRPr="00CC58F8">
        <w:rPr>
          <w:i/>
        </w:rPr>
        <w:t>y</w:t>
      </w:r>
      <w:r w:rsidR="00057983">
        <w:t xml:space="preserve">, and </w:t>
      </w:r>
      <w:r w:rsidR="00057983" w:rsidRPr="00CC58F8">
        <w:rPr>
          <w:i/>
        </w:rPr>
        <w:t>z</w:t>
      </w:r>
      <w:r w:rsidR="00057983">
        <w:t xml:space="preserve"> coordinates produced by the two methods.</w:t>
      </w:r>
      <w:r w:rsidR="00F15656">
        <w:t xml:space="preserve"> </w:t>
      </w:r>
      <w:r w:rsidR="005F3DEA">
        <w:t>When comparing t</w:t>
      </w:r>
      <w:r w:rsidR="00F96D98">
        <w:t xml:space="preserve">he average of all six manual landmarking iterations </w:t>
      </w:r>
      <w:r w:rsidR="00AA1A4B">
        <w:t>(C</w:t>
      </w:r>
      <w:r w:rsidR="00AA1A4B" w:rsidRPr="00AA1A4B">
        <w:rPr>
          <w:vertAlign w:val="subscript"/>
        </w:rPr>
        <w:t>ML</w:t>
      </w:r>
      <w:r w:rsidR="00AA1A4B">
        <w:t xml:space="preserve">) </w:t>
      </w:r>
      <w:r w:rsidR="00F96D98">
        <w:t xml:space="preserve">and the </w:t>
      </w:r>
      <w:r w:rsidR="005F3DEA">
        <w:t>automatic landmarks from this average</w:t>
      </w:r>
      <w:r w:rsidR="00AA1A4B">
        <w:t xml:space="preserve"> (</w:t>
      </w:r>
      <w:proofErr w:type="spellStart"/>
      <w:r w:rsidR="00AA1A4B">
        <w:t>C</w:t>
      </w:r>
      <w:r w:rsidR="00AA1A4B" w:rsidRPr="00AA1A4B">
        <w:rPr>
          <w:vertAlign w:val="subscript"/>
        </w:rPr>
        <w:t>Auto</w:t>
      </w:r>
      <w:proofErr w:type="spellEnd"/>
      <w:r w:rsidR="00AA1A4B">
        <w:t>)</w:t>
      </w:r>
      <w:r w:rsidR="005F3DEA">
        <w:t>, the highest difference</w:t>
      </w:r>
      <w:r w:rsidR="00AA1A4B">
        <w:t xml:space="preserve"> after averaging RMSE values across all axes,</w:t>
      </w:r>
      <w:r w:rsidR="005F3DEA">
        <w:t xml:space="preserve"> was 0.8472 mm for the right side </w:t>
      </w:r>
      <w:proofErr w:type="spellStart"/>
      <w:r w:rsidR="005F3DEA">
        <w:t>exocanthion</w:t>
      </w:r>
      <w:proofErr w:type="spellEnd"/>
      <w:r w:rsidR="005F3DEA">
        <w:t xml:space="preserve"> landmark. Overall, the average RMSE across all landmarks between landmarking methods was 0.6224 mm. Bland-Altman comparisons showed that the 95% confidence intervals for the landmark indication between methods are within 1.5 mm of a mean difference of 0 mm</w:t>
      </w:r>
      <w:r w:rsidR="00E77283">
        <w:t xml:space="preserve"> (Figure 4)</w:t>
      </w:r>
      <w:r w:rsidR="005F3DEA">
        <w:t xml:space="preserve">. </w:t>
      </w:r>
      <w:r w:rsidR="00DE450E">
        <w:t xml:space="preserve">Most individuals fall within these confidence limits, with only a few comparisons from each axis having differences greater than 3 mm. The intraclass correlation coefficients for each axis are around 0.99, representing very high correlation and agreement between manual and automatic landmark indications. </w:t>
      </w:r>
    </w:p>
    <w:p w14:paraId="1ECA52B4" w14:textId="46879246" w:rsidR="00DE450E" w:rsidRDefault="00DE450E" w:rsidP="00DE450E">
      <w:pPr>
        <w:pStyle w:val="Heading2"/>
      </w:pPr>
      <w:r>
        <w:t>Comparison of inter-observer errors</w:t>
      </w:r>
    </w:p>
    <w:p w14:paraId="470E4722" w14:textId="642198C8" w:rsidR="00DE450E" w:rsidRDefault="00DE450E" w:rsidP="00DE450E">
      <w:r>
        <w:t>By treating the automatic landmark indications as if they were performed by a third observer, we calculated “inter-observer” errors to assess whether the automatic indication process added variation additional to th</w:t>
      </w:r>
      <w:r w:rsidR="00365186">
        <w:t xml:space="preserve">at </w:t>
      </w:r>
      <w:r>
        <w:t>inherent in manual landmarking. In this assessment, we compared inter-observer errors calculated using only the manual landmarks (A</w:t>
      </w:r>
      <w:r w:rsidRPr="00DE450E">
        <w:rPr>
          <w:vertAlign w:val="subscript"/>
        </w:rPr>
        <w:t>ML</w:t>
      </w:r>
      <w:r>
        <w:t xml:space="preserve"> vs. </w:t>
      </w:r>
      <w:r w:rsidR="00A66601">
        <w:t>B</w:t>
      </w:r>
      <w:r w:rsidRPr="00DE450E">
        <w:rPr>
          <w:vertAlign w:val="subscript"/>
        </w:rPr>
        <w:t>ML</w:t>
      </w:r>
      <w:r>
        <w:t>) with error estimates calculated by replacing one of the observer’s manual landmark indications with the automatic indications trained using that observer’s average.</w:t>
      </w:r>
      <w:r w:rsidR="00D60AF4">
        <w:t xml:space="preserve"> </w:t>
      </w:r>
      <w:r>
        <w:t xml:space="preserve">This resulted in two extra </w:t>
      </w:r>
      <w:r w:rsidR="003366A1">
        <w:t>estimations</w:t>
      </w:r>
      <w:r>
        <w:t xml:space="preserve"> of inter-observer error (A</w:t>
      </w:r>
      <w:r w:rsidRPr="003366A1">
        <w:rPr>
          <w:vertAlign w:val="subscript"/>
        </w:rPr>
        <w:t>ML</w:t>
      </w:r>
      <w:r>
        <w:t xml:space="preserve"> vs. </w:t>
      </w:r>
      <w:proofErr w:type="spellStart"/>
      <w:r w:rsidR="00A66601">
        <w:t>B</w:t>
      </w:r>
      <w:r w:rsidRPr="003366A1">
        <w:rPr>
          <w:vertAlign w:val="subscript"/>
        </w:rPr>
        <w:t>Auto</w:t>
      </w:r>
      <w:proofErr w:type="spellEnd"/>
      <w:r>
        <w:t xml:space="preserve"> and </w:t>
      </w:r>
      <w:proofErr w:type="spellStart"/>
      <w:r>
        <w:t>A</w:t>
      </w:r>
      <w:r w:rsidRPr="003366A1">
        <w:rPr>
          <w:vertAlign w:val="subscript"/>
        </w:rPr>
        <w:t>Auto</w:t>
      </w:r>
      <w:proofErr w:type="spellEnd"/>
      <w:r>
        <w:t xml:space="preserve"> vs. </w:t>
      </w:r>
      <w:r w:rsidR="00A66601">
        <w:t>B</w:t>
      </w:r>
      <w:r w:rsidRPr="00DE450E">
        <w:rPr>
          <w:vertAlign w:val="subscript"/>
        </w:rPr>
        <w:t>ML</w:t>
      </w:r>
      <w:r w:rsidR="003366A1">
        <w:t xml:space="preserve">), calculated as the root mean squared error between </w:t>
      </w:r>
      <w:r w:rsidR="003366A1" w:rsidRPr="003366A1">
        <w:rPr>
          <w:i/>
        </w:rPr>
        <w:t>x</w:t>
      </w:r>
      <w:r w:rsidR="003366A1">
        <w:t xml:space="preserve">, </w:t>
      </w:r>
      <w:r w:rsidR="003366A1" w:rsidRPr="003366A1">
        <w:rPr>
          <w:i/>
        </w:rPr>
        <w:t>y</w:t>
      </w:r>
      <w:r w:rsidR="003366A1">
        <w:t xml:space="preserve">, and </w:t>
      </w:r>
      <w:r w:rsidR="003366A1" w:rsidRPr="003366A1">
        <w:rPr>
          <w:i/>
        </w:rPr>
        <w:t>z</w:t>
      </w:r>
      <w:r w:rsidR="003366A1">
        <w:t xml:space="preserve"> coordinates</w:t>
      </w:r>
      <w:r w:rsidR="00601767">
        <w:t xml:space="preserve"> (Figure </w:t>
      </w:r>
      <w:r w:rsidR="00A66601">
        <w:t>5</w:t>
      </w:r>
      <w:r w:rsidR="00601767">
        <w:t>)</w:t>
      </w:r>
      <w:r w:rsidR="00F70970">
        <w:t xml:space="preserve">. </w:t>
      </w:r>
      <w:r w:rsidR="00D60AF4">
        <w:t>The mean manual landmarking inter-observer error was 0.56</w:t>
      </w:r>
      <w:r w:rsidR="00C23E47">
        <w:t xml:space="preserve"> mm</w:t>
      </w:r>
      <w:r w:rsidR="00D60AF4">
        <w:t xml:space="preserve"> (Table </w:t>
      </w:r>
      <w:r w:rsidR="00365186">
        <w:t>3</w:t>
      </w:r>
      <w:r w:rsidR="00D60AF4">
        <w:t>) while both manual-automatic comparisons had mean RMSE values of 0.75</w:t>
      </w:r>
      <w:r w:rsidR="00C23E47">
        <w:t xml:space="preserve"> mm</w:t>
      </w:r>
      <w:r w:rsidR="00365186">
        <w:t xml:space="preserve"> (SI Table 5)</w:t>
      </w:r>
      <w:r w:rsidR="00D60AF4">
        <w:t xml:space="preserve">. A paired T-test between the manual landmark error values and each of the manual-automatic comparison showed that the RMSE values for both manual-automatic comparisons were significantly different than their manual comparison </w:t>
      </w:r>
      <w:r w:rsidR="00D60AF4">
        <w:lastRenderedPageBreak/>
        <w:t xml:space="preserve">counterparts at the </w:t>
      </w:r>
      <w:proofErr w:type="spellStart"/>
      <w:r w:rsidR="00D60AF4">
        <w:t>Chelion</w:t>
      </w:r>
      <w:proofErr w:type="spellEnd"/>
      <w:r w:rsidR="00D60AF4">
        <w:t xml:space="preserve"> right, Crista </w:t>
      </w:r>
      <w:proofErr w:type="spellStart"/>
      <w:r w:rsidR="00D60AF4">
        <w:t>philtri</w:t>
      </w:r>
      <w:proofErr w:type="spellEnd"/>
      <w:r w:rsidR="00D60AF4">
        <w:t xml:space="preserve"> left, </w:t>
      </w:r>
      <w:proofErr w:type="spellStart"/>
      <w:r w:rsidR="00D60AF4">
        <w:t>Endocanthion</w:t>
      </w:r>
      <w:proofErr w:type="spellEnd"/>
      <w:r w:rsidR="00D60AF4">
        <w:t xml:space="preserve"> right, both </w:t>
      </w:r>
      <w:proofErr w:type="spellStart"/>
      <w:r w:rsidR="00D60AF4">
        <w:t>exocanthi</w:t>
      </w:r>
      <w:proofErr w:type="spellEnd"/>
      <w:r w:rsidR="00D60AF4">
        <w:t xml:space="preserve">, Glabella, and </w:t>
      </w:r>
      <w:proofErr w:type="spellStart"/>
      <w:r w:rsidR="00D60AF4">
        <w:t>Labiale</w:t>
      </w:r>
      <w:proofErr w:type="spellEnd"/>
      <w:r w:rsidR="00D60AF4">
        <w:t xml:space="preserve"> superius landmarks. The RMSE values calculated after replacing the </w:t>
      </w:r>
      <w:r w:rsidR="00C0056F">
        <w:t>B</w:t>
      </w:r>
      <w:r w:rsidR="00D60AF4" w:rsidRPr="00D60AF4">
        <w:rPr>
          <w:vertAlign w:val="subscript"/>
        </w:rPr>
        <w:t>ML</w:t>
      </w:r>
      <w:r w:rsidR="00D60AF4">
        <w:t xml:space="preserve"> landmarks with </w:t>
      </w:r>
      <w:proofErr w:type="spellStart"/>
      <w:r w:rsidR="00C0056F">
        <w:t>B</w:t>
      </w:r>
      <w:r w:rsidR="00D60AF4" w:rsidRPr="00D60AF4">
        <w:rPr>
          <w:vertAlign w:val="subscript"/>
        </w:rPr>
        <w:t>Auto</w:t>
      </w:r>
      <w:proofErr w:type="spellEnd"/>
      <w:r w:rsidR="00D60AF4">
        <w:t xml:space="preserve"> landmarks were significantly different from the A</w:t>
      </w:r>
      <w:r w:rsidR="00D60AF4" w:rsidRPr="00D60AF4">
        <w:rPr>
          <w:vertAlign w:val="subscript"/>
        </w:rPr>
        <w:t>ML</w:t>
      </w:r>
      <w:r w:rsidR="00D60AF4">
        <w:t xml:space="preserve"> vs. </w:t>
      </w:r>
      <w:r w:rsidR="00C0056F">
        <w:t>B</w:t>
      </w:r>
      <w:r w:rsidR="00D60AF4" w:rsidRPr="00D60AF4">
        <w:rPr>
          <w:vertAlign w:val="subscript"/>
        </w:rPr>
        <w:t>ML</w:t>
      </w:r>
      <w:r w:rsidR="00D60AF4">
        <w:t xml:space="preserve"> comparison at the </w:t>
      </w:r>
      <w:proofErr w:type="spellStart"/>
      <w:r w:rsidR="00D60AF4">
        <w:t>endocanthion</w:t>
      </w:r>
      <w:proofErr w:type="spellEnd"/>
      <w:r w:rsidR="00D60AF4">
        <w:t xml:space="preserve"> left, </w:t>
      </w:r>
      <w:proofErr w:type="spellStart"/>
      <w:r w:rsidR="00D60AF4">
        <w:t>labiale</w:t>
      </w:r>
      <w:proofErr w:type="spellEnd"/>
      <w:r w:rsidR="00D60AF4">
        <w:t xml:space="preserve"> </w:t>
      </w:r>
      <w:proofErr w:type="spellStart"/>
      <w:r w:rsidR="00D60AF4">
        <w:t>inferius</w:t>
      </w:r>
      <w:proofErr w:type="spellEnd"/>
      <w:r w:rsidR="00D60AF4">
        <w:t xml:space="preserve">, and </w:t>
      </w:r>
      <w:proofErr w:type="spellStart"/>
      <w:r w:rsidR="00D60AF4">
        <w:t>pronasale</w:t>
      </w:r>
      <w:proofErr w:type="spellEnd"/>
      <w:r w:rsidR="00D60AF4">
        <w:t xml:space="preserve"> landmarks. The RMSE values for alar curvature left, </w:t>
      </w:r>
      <w:proofErr w:type="spellStart"/>
      <w:r w:rsidR="00D60AF4">
        <w:t>chelion</w:t>
      </w:r>
      <w:proofErr w:type="spellEnd"/>
      <w:r w:rsidR="00D60AF4">
        <w:t xml:space="preserve"> left, and </w:t>
      </w:r>
      <w:proofErr w:type="spellStart"/>
      <w:r w:rsidR="00D60AF4">
        <w:t>subalare</w:t>
      </w:r>
      <w:proofErr w:type="spellEnd"/>
      <w:r w:rsidR="00D60AF4">
        <w:t xml:space="preserve"> left landmarks were significantly different when comparing RMSE values for </w:t>
      </w:r>
      <w:proofErr w:type="spellStart"/>
      <w:r w:rsidR="00D60AF4">
        <w:t>A</w:t>
      </w:r>
      <w:r w:rsidR="00D60AF4" w:rsidRPr="00D60AF4">
        <w:rPr>
          <w:vertAlign w:val="subscript"/>
        </w:rPr>
        <w:t>Auto</w:t>
      </w:r>
      <w:proofErr w:type="spellEnd"/>
      <w:r w:rsidR="00D60AF4">
        <w:t xml:space="preserve"> to </w:t>
      </w:r>
      <w:r w:rsidR="00C0056F">
        <w:t>B</w:t>
      </w:r>
      <w:r w:rsidR="00D60AF4" w:rsidRPr="00D60AF4">
        <w:rPr>
          <w:vertAlign w:val="subscript"/>
        </w:rPr>
        <w:t>ML</w:t>
      </w:r>
      <w:r w:rsidR="00D60AF4">
        <w:t xml:space="preserve"> with those of the manual indications. </w:t>
      </w:r>
      <w:r w:rsidR="00601767">
        <w:t>Overall, ten of the nineteen landmarks showed significant differences when comparing the manual landmark inter-observer error with RMSE values of A</w:t>
      </w:r>
      <w:r w:rsidR="00601767" w:rsidRPr="00601767">
        <w:rPr>
          <w:vertAlign w:val="subscript"/>
        </w:rPr>
        <w:t>ML</w:t>
      </w:r>
      <w:r w:rsidR="00601767">
        <w:t xml:space="preserve"> vs. </w:t>
      </w:r>
      <w:proofErr w:type="spellStart"/>
      <w:r w:rsidR="00C0056F">
        <w:t>B</w:t>
      </w:r>
      <w:r w:rsidR="00601767" w:rsidRPr="00601767">
        <w:rPr>
          <w:vertAlign w:val="subscript"/>
        </w:rPr>
        <w:t>Auto</w:t>
      </w:r>
      <w:proofErr w:type="spellEnd"/>
      <w:r w:rsidR="00601767">
        <w:t xml:space="preserve">. Eleven of the nineteen landmarks showed significant differences when comparing manual landmark inter-observer error to the </w:t>
      </w:r>
      <w:proofErr w:type="spellStart"/>
      <w:r w:rsidR="00601767">
        <w:t>A</w:t>
      </w:r>
      <w:r w:rsidR="00601767" w:rsidRPr="00601767">
        <w:rPr>
          <w:vertAlign w:val="subscript"/>
        </w:rPr>
        <w:t>Auto</w:t>
      </w:r>
      <w:proofErr w:type="spellEnd"/>
      <w:r w:rsidR="00601767">
        <w:t xml:space="preserve"> vs. </w:t>
      </w:r>
      <w:r w:rsidR="00C0056F">
        <w:t>B</w:t>
      </w:r>
      <w:r w:rsidR="00601767" w:rsidRPr="00601767">
        <w:rPr>
          <w:vertAlign w:val="subscript"/>
        </w:rPr>
        <w:t>ML</w:t>
      </w:r>
      <w:r w:rsidR="00601767">
        <w:t xml:space="preserve"> RMSE values. </w:t>
      </w:r>
    </w:p>
    <w:p w14:paraId="75501908" w14:textId="6C95A623" w:rsidR="002C450A" w:rsidRDefault="00601767" w:rsidP="00601767">
      <w:r>
        <w:t xml:space="preserve">As an illustration of the low errors between automatic landmark indications trained using different </w:t>
      </w:r>
      <w:r w:rsidR="002C450A">
        <w:t xml:space="preserve">observers, </w:t>
      </w:r>
      <w:r>
        <w:t xml:space="preserve">we calculated the </w:t>
      </w:r>
      <w:r w:rsidR="002C450A">
        <w:t>RMSE</w:t>
      </w:r>
      <w:r>
        <w:t xml:space="preserve"> between automatic landmark iterations trained using the average of observer </w:t>
      </w:r>
      <w:r w:rsidR="00A66601">
        <w:t>A</w:t>
      </w:r>
      <w:r>
        <w:t xml:space="preserve">’s three landmark iterations and the average of observer </w:t>
      </w:r>
      <w:r w:rsidR="00A66601">
        <w:t>B</w:t>
      </w:r>
      <w:r>
        <w:t>’s three landmark iterations (</w:t>
      </w:r>
      <w:proofErr w:type="spellStart"/>
      <w:r w:rsidR="002C450A">
        <w:t>A</w:t>
      </w:r>
      <w:r w:rsidR="002C450A" w:rsidRPr="00601767">
        <w:rPr>
          <w:vertAlign w:val="subscript"/>
        </w:rPr>
        <w:t>Auto</w:t>
      </w:r>
      <w:proofErr w:type="spellEnd"/>
      <w:r w:rsidR="00365186">
        <w:t xml:space="preserve"> vs.</w:t>
      </w:r>
      <w:r w:rsidR="002C450A">
        <w:t xml:space="preserve"> </w:t>
      </w:r>
      <w:proofErr w:type="spellStart"/>
      <w:r w:rsidR="00A66601">
        <w:t>B</w:t>
      </w:r>
      <w:r w:rsidR="002C450A" w:rsidRPr="00601767">
        <w:rPr>
          <w:vertAlign w:val="subscript"/>
        </w:rPr>
        <w:t>Auto</w:t>
      </w:r>
      <w:proofErr w:type="spellEnd"/>
      <w:r w:rsidR="002C450A">
        <w:t xml:space="preserve">; Table </w:t>
      </w:r>
      <w:r w:rsidR="00365186">
        <w:t>4</w:t>
      </w:r>
      <w:r w:rsidR="00C23E47">
        <w:t xml:space="preserve">, Figure </w:t>
      </w:r>
      <w:r w:rsidR="00A66601">
        <w:t>6</w:t>
      </w:r>
      <w:r>
        <w:t xml:space="preserve">). </w:t>
      </w:r>
      <w:r w:rsidR="002C450A">
        <w:t xml:space="preserve">The </w:t>
      </w:r>
      <w:r w:rsidR="00C23E47">
        <w:t xml:space="preserve">variance of the </w:t>
      </w:r>
      <w:r w:rsidR="002C450A">
        <w:t xml:space="preserve">average </w:t>
      </w:r>
      <w:r w:rsidR="00C23E47">
        <w:t xml:space="preserve">RMSE values were significantly different for all landmarks except </w:t>
      </w:r>
      <w:proofErr w:type="spellStart"/>
      <w:r w:rsidR="00C23E47">
        <w:t>labiale</w:t>
      </w:r>
      <w:proofErr w:type="spellEnd"/>
      <w:r w:rsidR="00C23E47">
        <w:t xml:space="preserve"> superius, where we could not reject the null hypothesis that the variances of the two RMSE distributions were equal</w:t>
      </w:r>
      <w:r w:rsidR="006B5B2E">
        <w:t xml:space="preserve"> (</w:t>
      </w:r>
      <w:r w:rsidR="006B5B2E" w:rsidRPr="006B5B2E">
        <w:rPr>
          <w:i/>
        </w:rPr>
        <w:t>F</w:t>
      </w:r>
      <w:r w:rsidR="00C554C9">
        <w:t xml:space="preserve"> =</w:t>
      </w:r>
      <w:r w:rsidR="006B5B2E">
        <w:t xml:space="preserve"> 2.4213, </w:t>
      </w:r>
      <w:r w:rsidR="00A66601">
        <w:rPr>
          <w:i/>
        </w:rPr>
        <w:t xml:space="preserve">P = </w:t>
      </w:r>
      <w:r w:rsidR="006B5B2E">
        <w:t>0.1236)</w:t>
      </w:r>
      <w:r w:rsidR="00C23E47">
        <w:t xml:space="preserve">. Figure </w:t>
      </w:r>
      <w:r w:rsidR="00A66601">
        <w:t>6</w:t>
      </w:r>
      <w:r w:rsidR="00C23E47">
        <w:t xml:space="preserve"> shows that the variance between automatic landmarking indications is easily identified as being smaller than the manual landmark inter-observer error. </w:t>
      </w:r>
    </w:p>
    <w:p w14:paraId="09462BE0" w14:textId="1D8E3D48" w:rsidR="00601767" w:rsidRDefault="00EA3A7B" w:rsidP="00C23E47">
      <w:pPr>
        <w:pStyle w:val="Heading2"/>
      </w:pPr>
      <w:r>
        <w:t>Analysis of shape variance</w:t>
      </w:r>
    </w:p>
    <w:p w14:paraId="6EAECB40" w14:textId="56F2B192" w:rsidR="00EA3A7B" w:rsidRDefault="00EA3A7B" w:rsidP="00DE450E">
      <w:r>
        <w:t xml:space="preserve">A </w:t>
      </w:r>
      <w:r w:rsidR="00625855">
        <w:t xml:space="preserve">MANOVA on </w:t>
      </w:r>
      <w:r>
        <w:t xml:space="preserve">shape, based on </w:t>
      </w:r>
      <w:r w:rsidR="00625855">
        <w:t>the average</w:t>
      </w:r>
      <w:r>
        <w:t xml:space="preserve"> of each observer’s manual landmark indications </w:t>
      </w:r>
      <w:r w:rsidR="00625855">
        <w:t>and automatic landmark configurations</w:t>
      </w:r>
      <w:r w:rsidR="00A66601">
        <w:t>,</w:t>
      </w:r>
      <w:r w:rsidR="00625855">
        <w:t xml:space="preserve"> separately</w:t>
      </w:r>
      <w:r w:rsidR="00A66601">
        <w:t>,</w:t>
      </w:r>
      <w:r>
        <w:t xml:space="preserve"> was performed</w:t>
      </w:r>
      <w:r w:rsidR="00625855">
        <w:t xml:space="preserve"> to determine if the variance explained by individual and observer factors was similar in both methods (Table </w:t>
      </w:r>
      <w:r w:rsidR="00CD0A74">
        <w:t>5</w:t>
      </w:r>
      <w:r w:rsidR="00625855">
        <w:t>).  In both methods, individual variation contributed to most of the variation in shape (R</w:t>
      </w:r>
      <w:r w:rsidR="00625855">
        <w:rPr>
          <w:vertAlign w:val="superscript"/>
        </w:rPr>
        <w:t>2</w:t>
      </w:r>
      <w:r w:rsidR="00A66601">
        <w:rPr>
          <w:vertAlign w:val="subscript"/>
        </w:rPr>
        <w:t>ML</w:t>
      </w:r>
      <w:r w:rsidR="00625855">
        <w:t xml:space="preserve"> = 94%; R</w:t>
      </w:r>
      <w:r w:rsidR="00625855" w:rsidRPr="00625855">
        <w:rPr>
          <w:vertAlign w:val="superscript"/>
        </w:rPr>
        <w:t>2</w:t>
      </w:r>
      <w:r w:rsidR="00A66601">
        <w:rPr>
          <w:vertAlign w:val="subscript"/>
        </w:rPr>
        <w:t>A</w:t>
      </w:r>
      <w:r w:rsidR="00625855" w:rsidRPr="00625855">
        <w:rPr>
          <w:vertAlign w:val="subscript"/>
        </w:rPr>
        <w:t>uto</w:t>
      </w:r>
      <w:r w:rsidR="00625855">
        <w:t xml:space="preserve"> = 97%). Differences in observer accounted for 1.9% of the variation in shape from manual landmarks and 2.6% of the variation in shape from automatic landmarks. In total, 3.9% of the variation present in manual landmark shape configurations was unexplained by our model while only 0.22% of the variation was unexplained when testing the automatic landmark configurations. </w:t>
      </w:r>
      <w:r>
        <w:t>A MANOVA on GPA-aligned manual and automatic configurations from each observer, with method, individual, observer, and individual x observer as predictors showed that landmarking method did not account for variation (</w:t>
      </w:r>
      <w:r w:rsidRPr="00EA3A7B">
        <w:rPr>
          <w:i/>
        </w:rPr>
        <w:t>F</w:t>
      </w:r>
      <w:r>
        <w:t xml:space="preserve"> = 0.3463; </w:t>
      </w:r>
      <w:r w:rsidR="00A66601">
        <w:rPr>
          <w:i/>
        </w:rPr>
        <w:t>P</w:t>
      </w:r>
      <w:r>
        <w:t xml:space="preserve"> = 0.987; Table </w:t>
      </w:r>
      <w:r w:rsidR="00CD0A74">
        <w:t>6</w:t>
      </w:r>
      <w:r>
        <w:t>)</w:t>
      </w:r>
    </w:p>
    <w:p w14:paraId="24D43E11" w14:textId="77777777" w:rsidR="006B5B2E" w:rsidRDefault="006B5B2E" w:rsidP="006B5B2E">
      <w:pPr>
        <w:pStyle w:val="Heading2"/>
      </w:pPr>
      <w:r>
        <w:t>Two-block partial least squares</w:t>
      </w:r>
    </w:p>
    <w:p w14:paraId="38BF405C" w14:textId="7C74C700" w:rsidR="00625855" w:rsidRPr="009362A8" w:rsidRDefault="006B5B2E" w:rsidP="00D057EE">
      <w:pPr>
        <w:rPr>
          <w:b/>
        </w:rPr>
      </w:pPr>
      <w:r>
        <w:t>Several two-block partial least squares tests were used to test the degree of association between</w:t>
      </w:r>
      <w:r w:rsidR="00D057EE">
        <w:t xml:space="preserve"> the variation structure of the manual and automatic landmarking methods. In all cases, we used the manual landmarks as the response matrix and the automatic landmarks as the independent matrix. The degree of correspondence between the variance-covariance matrices of </w:t>
      </w:r>
      <w:r w:rsidR="00A66601">
        <w:t>A</w:t>
      </w:r>
      <w:r w:rsidR="00A66601" w:rsidRPr="00A66601">
        <w:rPr>
          <w:vertAlign w:val="subscript"/>
        </w:rPr>
        <w:t>ML</w:t>
      </w:r>
      <w:r w:rsidR="00A66601">
        <w:t xml:space="preserve"> </w:t>
      </w:r>
      <w:r w:rsidR="00D057EE">
        <w:t xml:space="preserve">and </w:t>
      </w:r>
      <w:proofErr w:type="spellStart"/>
      <w:r w:rsidR="00A66601">
        <w:t>A</w:t>
      </w:r>
      <w:r w:rsidR="00A66601" w:rsidRPr="00A66601">
        <w:rPr>
          <w:vertAlign w:val="subscript"/>
        </w:rPr>
        <w:t>Auto</w:t>
      </w:r>
      <w:proofErr w:type="spellEnd"/>
      <w:r w:rsidR="00D057EE">
        <w:t xml:space="preserve"> </w:t>
      </w:r>
      <w:r w:rsidR="00A66601">
        <w:t xml:space="preserve">(r-PLS = </w:t>
      </w:r>
      <w:r w:rsidR="00D057EE">
        <w:t>0.975</w:t>
      </w:r>
      <w:r w:rsidR="00A66601">
        <w:t>)</w:t>
      </w:r>
      <w:r w:rsidR="00D057EE">
        <w:t xml:space="preserve">, </w:t>
      </w:r>
      <w:r w:rsidR="00A66601">
        <w:t>B</w:t>
      </w:r>
      <w:r w:rsidR="00A66601" w:rsidRPr="00A66601">
        <w:rPr>
          <w:vertAlign w:val="subscript"/>
        </w:rPr>
        <w:t>ML</w:t>
      </w:r>
      <w:r w:rsidR="00A66601">
        <w:t xml:space="preserve"> and </w:t>
      </w:r>
      <w:proofErr w:type="spellStart"/>
      <w:r w:rsidR="00A66601">
        <w:t>B</w:t>
      </w:r>
      <w:r w:rsidR="00A66601" w:rsidRPr="00A66601">
        <w:rPr>
          <w:vertAlign w:val="subscript"/>
        </w:rPr>
        <w:t>Auto</w:t>
      </w:r>
      <w:proofErr w:type="spellEnd"/>
      <w:r w:rsidR="00A66601">
        <w:t xml:space="preserve"> (r-PLS = </w:t>
      </w:r>
      <w:r w:rsidR="00D057EE">
        <w:t>0.973</w:t>
      </w:r>
      <w:r w:rsidR="00A66601">
        <w:t>)</w:t>
      </w:r>
      <w:r w:rsidR="00D057EE">
        <w:t xml:space="preserve">, and the </w:t>
      </w:r>
      <w:r w:rsidR="00A66601">
        <w:t>combined</w:t>
      </w:r>
      <w:r w:rsidR="00D057EE">
        <w:t xml:space="preserve"> average </w:t>
      </w:r>
      <w:r w:rsidR="00A66601">
        <w:t>(C</w:t>
      </w:r>
      <w:r w:rsidR="00A66601" w:rsidRPr="00A66601">
        <w:rPr>
          <w:vertAlign w:val="subscript"/>
        </w:rPr>
        <w:t>ML</w:t>
      </w:r>
      <w:r w:rsidR="00A66601">
        <w:t xml:space="preserve">) and </w:t>
      </w:r>
      <w:proofErr w:type="spellStart"/>
      <w:r w:rsidR="00A66601">
        <w:t>C</w:t>
      </w:r>
      <w:r w:rsidR="00A66601" w:rsidRPr="00A66601">
        <w:rPr>
          <w:vertAlign w:val="subscript"/>
        </w:rPr>
        <w:t>Auto</w:t>
      </w:r>
      <w:proofErr w:type="spellEnd"/>
      <w:r w:rsidR="00A66601">
        <w:t xml:space="preserve"> (r-PLS = </w:t>
      </w:r>
      <w:r w:rsidR="00D057EE">
        <w:t>0.977</w:t>
      </w:r>
      <w:r w:rsidR="00A66601">
        <w:t>) were all high and significant (P &lt; 0.001) based on 1000 random permutations</w:t>
      </w:r>
      <w:r w:rsidR="00D057EE">
        <w:t xml:space="preserve">. </w:t>
      </w:r>
    </w:p>
    <w:p w14:paraId="7A5144CF" w14:textId="3F785513" w:rsidR="00D057EE" w:rsidRDefault="00D057EE" w:rsidP="00D057EE">
      <w:pPr>
        <w:pStyle w:val="Heading2"/>
      </w:pPr>
      <w:r>
        <w:t>Centroid size comparison</w:t>
      </w:r>
    </w:p>
    <w:p w14:paraId="14C04BE0" w14:textId="020F4655" w:rsidR="00847072" w:rsidRPr="00EE55DD" w:rsidRDefault="00875231" w:rsidP="008854D1">
      <w:pPr>
        <w:rPr>
          <w:b/>
        </w:rPr>
      </w:pPr>
      <w:r>
        <w:t xml:space="preserve">We used estimates of centroid size (CS; the cube root of the squared distances from each landmark to the geometric center of each landmark configuration) as a final assessment of the similarity between manual and automatic landmark placements. The correlation between the </w:t>
      </w:r>
      <w:r w:rsidR="00A66601">
        <w:lastRenderedPageBreak/>
        <w:t xml:space="preserve">centroid sizes calculated using the </w:t>
      </w:r>
      <w:r>
        <w:t xml:space="preserve">manual and automatic landmarks </w:t>
      </w:r>
      <w:r w:rsidR="00A66601">
        <w:t>were all high (R</w:t>
      </w:r>
      <w:r w:rsidR="00A66601" w:rsidRPr="00A66601">
        <w:rPr>
          <w:vertAlign w:val="subscript"/>
        </w:rPr>
        <w:t>A</w:t>
      </w:r>
      <w:r w:rsidR="00A66601">
        <w:t xml:space="preserve"> = </w:t>
      </w:r>
      <w:r>
        <w:t>0.958,</w:t>
      </w:r>
      <w:r w:rsidR="00A66601">
        <w:t xml:space="preserve"> R</w:t>
      </w:r>
      <w:r w:rsidR="00A66601" w:rsidRPr="00A66601">
        <w:rPr>
          <w:vertAlign w:val="subscript"/>
        </w:rPr>
        <w:t>B</w:t>
      </w:r>
      <w:r w:rsidR="00A66601">
        <w:t xml:space="preserve"> = 0.95, R</w:t>
      </w:r>
      <w:r w:rsidR="00A66601" w:rsidRPr="00A66601">
        <w:rPr>
          <w:vertAlign w:val="subscript"/>
        </w:rPr>
        <w:t>C</w:t>
      </w:r>
      <w:r w:rsidR="00A66601">
        <w:t xml:space="preserve"> =</w:t>
      </w:r>
      <w:r>
        <w:t xml:space="preserve"> 0.958</w:t>
      </w:r>
      <w:r w:rsidR="00A66601">
        <w:t xml:space="preserve">; </w:t>
      </w:r>
      <w:r>
        <w:t xml:space="preserve">Figure </w:t>
      </w:r>
      <w:r w:rsidR="00A66601">
        <w:t>7</w:t>
      </w:r>
      <w:r>
        <w:t xml:space="preserve">A). </w:t>
      </w:r>
      <w:r w:rsidR="00B35F05">
        <w:t>ANOVA by individual, observer, and method shows that individual is the only significant predictor in explaining variance in centroid size (</w:t>
      </w:r>
      <w:r w:rsidR="00B35F05" w:rsidRPr="00B35F05">
        <w:rPr>
          <w:i/>
        </w:rPr>
        <w:t>F</w:t>
      </w:r>
      <w:r w:rsidR="00B35F05">
        <w:t xml:space="preserve"> = 130.407, </w:t>
      </w:r>
      <w:r w:rsidR="00B35F05" w:rsidRPr="00B35F05">
        <w:rPr>
          <w:i/>
        </w:rPr>
        <w:t>P</w:t>
      </w:r>
      <w:r w:rsidR="00B35F05">
        <w:t xml:space="preserve"> &lt; 2 x 10</w:t>
      </w:r>
      <w:r w:rsidR="00B35F05" w:rsidRPr="00B35F05">
        <w:rPr>
          <w:vertAlign w:val="superscript"/>
        </w:rPr>
        <w:t>-16</w:t>
      </w:r>
      <w:r w:rsidR="00A66601">
        <w:t xml:space="preserve">; Table </w:t>
      </w:r>
      <w:r w:rsidR="00CD0A74">
        <w:t>7</w:t>
      </w:r>
      <w:r w:rsidR="00B35F05">
        <w:t xml:space="preserve">). </w:t>
      </w:r>
      <w:r w:rsidR="000E1AE8">
        <w:t xml:space="preserve">Bland-Altman comparison showed that the 95% confidence intervals for the centroid size estimates between methods are </w:t>
      </w:r>
      <w:r w:rsidR="000316C3">
        <w:t xml:space="preserve">2 mm relative to an average centroid size of about 165 mm (Figure </w:t>
      </w:r>
      <w:r w:rsidR="00A66601">
        <w:t>7</w:t>
      </w:r>
      <w:r w:rsidR="000316C3">
        <w:t xml:space="preserve">B). </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2A2FCD18" w:rsidR="00A3056A" w:rsidRDefault="00A3056A" w:rsidP="00A3056A">
      <w:r>
        <w:t xml:space="preserve">Many authors have supplemented or replaced traditional analysis of inter-landmark measurements with geometric morphometric analysis </w:t>
      </w:r>
      <w:r>
        <w:fldChar w:fldCharType="begin" w:fldLock="1"/>
      </w:r>
      <w:r w:rsidR="0035496B">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4","issued":{"date-parts":[["1993"]]},"page":"129-132","title":"A revolution morphometrics","type":"article-journal","volume":"8"},"uris":["http://www.mendeley.com/documents/?uuid=9d079e80-2ec8-4ebd-9952-9e3db1695dd8"]},{"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1","issued":{"date-parts":[["2004"]]},"page":"5-16","title":"Geometric morphometrics: Ten years of progress following the ‘revolution’","type":"article-journal","volume":"71"},"uris":["http://www.mendeley.com/documents/?uuid=0c8e2bc3-5b7b-4c9c-87ca-4982f84ff3ee"]}],"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35496B">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free approach for comparing biological shapes using landmark data","type":"article-journal","volume":"86"},"uris":["http://www.mendeley.com/documents/?uuid=4857fbb2-04cb-49bb-8f47-0f8cf9ff9dbf"]}],"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64153F">
        <w:instrText>ADDIN CSL_CITATION {"citationItems":[{"id":"ITEM-1","itemData":{"DOI":"10.1002/ar.a.10112","abstract":"The cranial morphology of the African Old World monkeys Mandrillus, Papio, and Theropithecus (i.e., baboons) has been the subject of a number of studies investigating their systematic relationships, patterns of scaling, and growth. In this study, we use landmark-based geometric morphometrics and multivariate analysis to assess the effects of size, sex, taxonomy, and geographic location on cranial shape. Forty-five landmarks were digitized in three dimensions on 452 baboon crania and subjected to generalized Procrustes analysis (GPA), which standardizes geometric size but leaves scaling-based shape differences in the data. The resulting shape coordinates were submitted to regression analysis, principal components analysis (PCA), partial least-squares (PLS) analysis, and various clustering techniques. Scaling (shape differences correlated with size) was the largest single factor explaining cranial shape variation. For instance, most (but not all) of the shape differences between the sexes were explained by size dimorphism. However, central tendencies of shape clearly varied by taxon (both specific and subspecific) even after variations in size and sex were adjusted out. Within Papio, about 60% of the size- and sex-adjusted shape variations were explained by the geographic coordinates of the specimen's provenance, revealing a stepped cline in cranial morphology, with the greatest separation between northern and southern populations. Based on evidence from genetic studies, and the presence of at least two major hybrid/interbreeding zones, we interpret the phylogeographic pattern of cranial variation as indicating that these populations are best ranked as subspecies of a single species, rather than as two or more distinct biological species. This objective approach can be applied to other vertebrate species or species groups to help determine the taxonomic rank of problematic taxa.","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The 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6ef4ee86-a6cd-4aaf-b536-0ed05a987163"]},{"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DOI":"10.1016/j.jhevol.2007.01.006","PMID":"17512034","abstract":"Although the level of taxonomic diversity within the fossil hominin species Homo erectus (sensu lato) is continually debated, there have been relatively few studies aiming to quantify the morphology of this species. Instead, most researchers have relied on qualitative descriptions or the evaluation of nonmetric characters, which in many cases display continuous variation. Also, only a few studies have used quantitative data to formally test hypotheses regarding the taxonomic composition of the \"erectus\" hypodigm. Despite these previous analyses, however, and perhaps in part due to these varied approaches for assessing variation within specimens typically referred to H. erectus (sensu lato) and the general lack of rigorous statistical testing of how variation within this taxon is partitioned, there is currently little consensus regarding whether this group is a single species, or whether it should instead be split into separate temporal or geographically delimited taxa. In order to evaluate possible explanations for variation within H. erectus, we tested the general hypothesis that variation within the temporal bone morphology of H. erectus is consistent with that of a single species, using great apes and humans as comparative taxa. Eighteen three-dimensional (3D) landmarks of the temporal bone were digitized on a total of 520 extant and fossil hominid crania. Landmarks were registered by Generalized Procrustes Analysis, and Procrustes distances were calculated for comparisons of individuals within and between the extant taxa. Distances between fossil specimens and between a priori groupings of fossils were then compared to the distances calculated within the extant taxa to assess the variation within the H. erectus sample relative to that of known species, subspecies, and populations. Results of these analyses indicate that shape variation within the entire H. erectus sample is generally higher than extant hominid intraspecific variation, and putative H. ergaster specimens are significantly different from other specimens in H. erectus (sensu lato). However, shape distances within geographical groups of H. erectus are also high, and OH 9 and Dmanisi 2280 are morphologically distinct from the Koobi Fora specimens that are sometimes classified as H. ergaster. These findings suggest that, although H. erectus may be composed of multiple species, the differentiation is complex, and specimens cannot easily be grouped geographically or chronologically. Conseque…","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73da903b-2de7-4244-adc4-40330cc52c9d"]},{"id":"ITEM-4","itemData":{"DOI":"10.1046/j.1469-7580.2000.19710103.x","abstract":"The taxonomic status of Neanderthals lies at the center of the modern human origins debate. Proponents of the single-origin model often view this group as a distinct species with little or no contribution to the evolution of modern humans. Adherents to the regional continuity model consider Neanderthals a subspecies or population of Homo sapiens, which contributed significantly to the evolution of early modern Europeans. Paleontologists generally agree that fossil species should be equivalent to extant ones in the amount of their morphological variation. Recognition of fossil species therefore hinges on analogy to living species. A previous study by one of the authors and recent work by other researchers [Schillachi, M. A. &amp; Froelich, J. W. (2001) Am. J. Phys. Anthropol. 115, 157–166] have supported specific status for Neanderthals based on analogy to chimpanzees and Sulawesi macaques, respectively. However, these taxa may not be the most appropriate models for Pleistocene humans. Here we test the hypothesis that Neanderthals represent a subspecies of H. sapiens by comparing the degree of their morphological differentiation from modern humans to that found within and between 12 species of extant primates. The model taxa comprised &gt;1,000 specimens, including phylogenetic (modern humans and African apes) and ecological (eight papionin taxa) models for Pleistocene humans. Morphological distances between model taxon pairs were compared to the distances between Neanderthals and modern humans obtained by using a randomization technique. Results strongly support a specific distinction for Neanderthals.","author":[{"dropping-particle":"","family":"Havarti","given":"Katerina","non-dropping-particle":"","parse-names":false,"suffix":""},{"dropping-particle":"","family":"Frost","given":"Stephen R.","non-dropping-particle":"","parse-names":false,"suffix":""},{"dropping-particle":"","family":"McNulty","given":"Kieran P.","non-dropping-particle":"","parse-names":false,"suffix":""}],"container-title":"Proceedings of the National Academy of Sciences USA","id":"ITEM-4","issue":"5","issued":{"date-parts":[["2004"]]},"page":"1147-1152","title":"Neanderthal taxonomy reconsidered: implications of 3D primate models of intra- and interspecific differences","type":"article-journal","volume":"101"},"uris":["http://www.mendeley.com/documents/?uuid=f5af0477-19ca-40da-8cb9-8c6a6d80783b"]}],"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64153F">
        <w:instrText>ADDIN CSL_CITATION {"citationItems":[{"id":"ITEM-1","itemData":{"DOI":"10.1038/nrg2829","abstract":"Morphological traits have long been a focus of evolutionary developmental biology ('evo-devo'), but new methods for quantifying shape variation are opening unprecedented possibilities for investigating the developmental basis of evolutionary change. Morphometric analyses are revealing that development mediates complex interactions between genetic and environmental factors affecting shape. Evolution results from changes in those interactions, as natural selection favours shapes that more effectively perform some fitness-related functions. Quantitative studies of shape can characterize developmental and genetic effects and discover their relative importance. They integrate evo-devo and related disciplines into a coherent understanding of evolutionary processes from populations to large-scale evolutionary radiations.","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a3cd128b-7e95-4535-8503-85b28635d4c3"]},{"id":"ITEM-2","itemData":{"DOI":"10.1046/j.1469-7580.2000.19710103.x","abstract":"This review considers some recent advances in shape analysis based on landmark data, and focuses on the application of these methods to the study of skeletal evolution in primates. These advances have provoked some controversy. The major aims of this review are to put these debates in context and to provide an overview for the nonmathematician. The purpose of morphometric studies is considered, together with issues relating to the nature, significance and identification of landmarks before turning to a review of available technologies for the analysis of morphological variation. These are considered in terms of underlying models and assumptions in order to clarify when each is appropriate. To illustrate the application of these methods, 3 example studies are presented. The first examines differences amongst ancient and modern adult human crania using 2-dimensional data. The second illustrates the extension of these methods into 3 dimensions in a study of facial growth in monkeys. The third presents an application to the analysis of the form of the hominoid talus. The review ends with an account of available software resources for shape analysis.","author":[{"dropping-particle":"","family":"O'Higgins","given":"Paul","non-dropping-particle":"","parse-names":false,"suffix":""}],"container-title":"Journal of Anatomy","id":"ITEM-2","issue":"1","issued":{"date-parts":[["2000"]]},"page":"103-120","title":"The study of morphological variation in the hominid fossil record: biology, landmarks and geometry","type":"article-journal","volume":"197"},"uris":["http://www.mendeley.com/documents/?uuid=a9664560-8d20-4be0-b327-575ba30c1fb1"]},{"id":"ITEM-3","itemData":{"DOI":"10.1111/j.1469-7580.2006.00644.x","abstract":"It is well known that the human skull achieves adult size through a superior–inferior gradient of maturation. Because the basicranium matures in size before the face, it has been suggested that the form of the basicranium might have ontogenetic knock-on effects on that of the face. However, although sequential spatially organized maturation of size is well described in the cranium, the maturation of skull shape is not. Knowledge of the maturation of shape is important, nevertheless, because it is claimed that the early determination of the spatial configuration of basicranial components, where the facial skeleton attaches, is relevant in the spatio-temporal ontogenetic cascade from basicranium to face. This paper examines the ontogeny of various components of the human skull in 28 individuals from the longitudinal Denver Growth Study. Sixty-six landmarks and semilandmarks were digitized on 228 X-rays and analysed using geometric morphometric methods. Bootstrapped confidence intervals for centroid size support previous studies suggesting a supero-inferior gradient of growth maturation (size over time), while developmental maturation (shape over time) is more complex. A sequence of shape maturation is described, in which the earliest structure to mature in shape was the midline cranial base (7–8 years), followed by the lateral cranial floor (11–12), midline neurocranium (9–10) and facial and mandibular structures (15–16). The absolute ages of shape maturation of the latter three depended on the criterion of maturity used, which was not the case for the basicranial components. Additionally, ontogenetic dissociations were found between the maturation of size and shape of the midline cranial base and lateral floor, possibly underlining its role as structural ‘interface’ between brain and facial ontogeny. These findings imply potential for bidirectional developmental influences between the lateral cranial floor and the face until about 11–12 years. The findings are discussed with regard to their relevance for palaeoanthropology and especially the evolutionary and developmental bases of skull morphological variation.","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6ae8fffc-1b50-43c7-bc49-e0688a29244d"]},{"id":"ITEM-4","itemData":{"DOI":"10.1093/sysbio/syt025","abstract":"Quantifying integration and modularity of evolutionary changes in morphometric traits is crucial for understanding how organismal shapes evolve. For this purpose, comparative studies are necessary, which need to take into account the phylogenetic structure of interspecific data. This study applies several of the standard tools of geometric morphometrics, which mostly have been used in intraspecific studies, in the new context of analyzing integration and modularity based on comparative data. Morphometric methods such as principal component analysis, multivariate regression, partial least squares, and modularity tests can be applied to phylogenetically independent contrasts of shape data. We illustrate this approach in an analysis of cranial evolution in 160 species from all orders of birds. Mapping the shape information onto the phylogeny indicates that there is a significant phylogenetic signal in skull shape. Multivariate regression of independent contrasts of shape on independent contrasts of size reveals clear evolutionary allometry. Regardless of whether or not a correction for allometry is used, evolutionary integration between the face and braincase is strong, and tests reject the hypothesis that the face and braincase are separate evolutionary modules. These analyses can easily be applied to other taxa and can be combined with other morphometric tools to address a wide range of questions about evolutionary patterns and processes.","author":[{"dropping-particle":"","family":"Klingenberg","given":"Christian Peter","non-dropping-particle":"","parse-names":false,"suffix":""},{"dropping-particle":"","family":"Marugan-Lobon","given":"J","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f7caad54-74c5-44ab-b23c-31862f565948"]}],"mendeley":{"formattedCitation":"(Bastir et al., 2006; Klingenberg, 2010; Klingenberg and Marugan-Lobon, 2013; O’Higgins, 2000)","plainTextFormattedCitation":"(Bastir et al., 2006; Klingenberg, 2010; Klingenberg and Marugan-Lobon, 2013; O’Higgins, 2000)","previouslyFormattedCitation":"(Bastir et al., 2006; Klingenberg, 2010; Klingenberg and Marugan-Lobon, 2013; O’Higgins, 2000)"},"properties":{"noteIndex":0},"schema":"https://github.com/citation-style-language/schema/raw/master/csl-citation.json"}</w:instrText>
      </w:r>
      <w:r>
        <w:fldChar w:fldCharType="separate"/>
      </w:r>
      <w:r w:rsidR="0035496B" w:rsidRPr="0035496B">
        <w:rPr>
          <w:noProof/>
        </w:rPr>
        <w:t>(Bastir et al., 2006; Klingenberg, 2010; Klingenberg and Marugan-Lobon, 2013; O’Higgins, 2000)</w:t>
      </w:r>
      <w:r>
        <w:fldChar w:fldCharType="end"/>
      </w:r>
      <w:r>
        <w:t xml:space="preserve">, the examination of morphological ontogeny and growth </w:t>
      </w:r>
      <w:r>
        <w:fldChar w:fldCharType="begin" w:fldLock="1"/>
      </w:r>
      <w:r w:rsidR="0035496B">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DOI":"10.1007/s11692-012-9210-7","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utionary Biology","id":"ITEM-3","issue":"4","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1","issued":{"date-parts":[["2018"]]},"page":"4771","title":"Modelling 3D craniofacial growth trajectories for population comparison and classification illustrated using sex-differences","type":"article-journal","volume":"8"},"uris":["http://www.mendeley.com/documents/?uuid=8c2953a9-b184-457c-8668-d06d14e75bc4"]},{"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1","issued":{"date-parts":[["2016"]]},"page":"23","title":"Using the 3D Facial Norms Database to investigate craniofacial sexual dimorphism in healthy children, adolescents, and adults","type":"article-journal","volume":"7"},"uris":["http://www.mendeley.com/documents/?uuid=33758a7e-6e92-4f19-8df1-24b8167f2cd9"]},{"id":"ITEM-6","itemData":{"DOI":"10.1111/joa.12748","ISSN":"14697580","abstract":"© 2017 Anatomical Society Variation in the shape of the human face and in stature is determined by complex interactions between genetic and environmental influences. One such environmental influence is malnourishment, which can result in growth faltering, usually diagnosed by means of comparing an individual's stature with a set of age-appropriate standards. These standards for stature, however, are typically ascertained in groups where people are at low risk for growth faltering. Moreover, genetic differences among populations with respect to stature are well established, further complicating the generalizability of stature-based diagnostic tools. In a large sample of children aged 5–19 years, we obtained high-resolution genomic data, anthropometric measures and 3D facial images from individuals within and around the city of Mwanza, Tanzania. With genome-wide complex trait analysis, we partitioned genetic and environmental variance for growth outcomes and facial shape. We found that children with growth faltering have faces that look like those of older and taller children, in a direction opposite to the expected allometric trajectory, and in ways predicted by the environmental portion of covariance at the community and individual levels. The environmental variance for facial shape varied subtly but significantly among communities, whereas genetic differences were minimal. These results reveal that facial shape preserves information about exposure to undernourishment, with important implications for refining assessments of nutritional status in children and the developmental-genetics of craniofacial variation alike.","author":[{"dropping-particle":"","family":"Cole","given":"Joanne B.","non-dropping-particle":"","parse-names":false,"suffix":""},{"dropping-particle":"","family":"Manyama","given":"Mange F.","non-dropping-particle":"","parse-names":false,"suffix":""},{"dropping-particle":"","family":"Nikitovic","given":"Dejana","non-dropping-particle":"","parse-names":false,"suffix":""},{"dropping-particle":"","family":"Gonzalez","given":"Paula N.","non-dropping-particle":"","parse-names":false,"suffix":""},{"dropping-particle":"","family":"Liberton","given":"Denise K.","non-dropping-particle":"","parse-names":false,"suffix":""},{"dropping-particle":"","family":"Wilson","given":"Warren M.","non-dropping-particle":"","parse-names":false,"suffix":""},{"dropping-particle":"","family":"Rolian","given":"Campbell","non-dropping-particle":"","parse-names":false,"suffix":""},{"dropping-particle":"","family":"Larson","given":"Jacinda R.","non-dropping-particle":"","parse-names":false,"suffix":""},{"dropping-particle":"","family":"Kimwaga","given":"Emmanuel","non-dropping-particle":"","parse-names":false,"suffix":""},{"dropping-particle":"","family":"Mathayo","given":"Joshua","non-dropping-particle":"","parse-names":false,"suffix":""},{"dropping-particle":"","family":"Roseman","given":"Charles C.","non-dropping-particle":"","parse-names":false,"suffix":""},{"dropping-particle":"","family":"Santorico","given":"Stephanie A.","non-dropping-particle":"","parse-names":false,"suffix":""},{"dropping-particle":"","family":"Lukowiak","given":"Ken","non-dropping-particle":"","parse-names":false,"suffix":""},{"dropping-particle":"","family":"Spritz","given":"Richard A.","non-dropping-particle":"","parse-names":false,"suffix":""},{"dropping-particle":"","family":"Hallgrimsson","given":"Benedikt","non-dropping-particle":"","parse-names":false,"suffix":""}],"container-title":"Journal of Anatomy","id":"ITEM-6","issue":"2","issued":{"date-parts":[["2018"]]},"page":"250-262","title":"Facial shape manifestations of growth faltering in Tanzanian children","type":"article-journal","volume":"232"},"uris":["http://www.mendeley.com/documents/?uuid=8dc5304d-b45d-4c60-8f34-90a101a1932d"]}],"mendeley":{"formattedCitation":"(Cole et al., 2018; Kesterke et al., 2016; Martinez-Abadias et al., 2012; Matthews et al., 2018b; Mitteroecker et al., 2004; Smith, 2006)","plainTextFormattedCitation":"(Cole et al., 2018; Kesterke et al., 2016; Martinez-Abadias et al., 2012; Matthews et al., 2018b; Mitteroecker et al., 2004; Smith, 2006)","previouslyFormattedCitation":"(Cole et al., 2018; Kesterke et al., 2016; Martinez-Abadias et al., 2012; Matthews et al., 2018b; Mitteroecker et al., 2004; Smith, 2006)"},"properties":{"noteIndex":0},"schema":"https://github.com/citation-style-language/schema/raw/master/csl-citation.json"}</w:instrText>
      </w:r>
      <w:r>
        <w:fldChar w:fldCharType="separate"/>
      </w:r>
      <w:r w:rsidR="00B45E0D" w:rsidRPr="00B45E0D">
        <w:rPr>
          <w:noProof/>
        </w:rPr>
        <w:t>(Cole et al., 2018; Kesterke et al., 2016; Martinez-Abadias et al., 2012; Matthews et al., 2018b; Mitteroecker et al., 2004; Smith, 2006)</w:t>
      </w:r>
      <w:r>
        <w:fldChar w:fldCharType="end"/>
      </w:r>
      <w:r>
        <w:t xml:space="preserve">, studies of population admixture </w:t>
      </w:r>
      <w:r>
        <w:fldChar w:fldCharType="begin" w:fldLock="1"/>
      </w:r>
      <w:r w:rsidR="0064153F">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Rudell","given":"Alexandra","non-dropping-particle":"","parse-names":false,"suffix":""}],"container-title":"American Journal of Physical Anthropology","id":"ITEM-2","issue":"4","issued":{"date-parts":[["2015"]]},"page":"571-581","title":"Analysis of the human osseous nasal shape — population differences and sexual dimorphism","type":"article-journal","volume":"157"},"uris":["http://www.mendeley.com/documents/?uuid=21ea4960-edf1-4659-a39c-db065b16b316"]},{"id":"ITEM-3","itemData":{"DOI":"10.1002/ajpa.20291","abstract":"An evolutionary, diachronic approach to the phenotypic craniofacial pattern arisen in a human population after high levels of admixture and gene flow was achieved by means of geometric morphometrics. Admixture has long been studied after molecular data. Nevertheless, few efforts have been made to explain the morphological outcome in human craniofacial samples. The Spanish-Amerindian contact can be considered a good scenario for such an analysis. Here we present a comparative analysis of craniofacial shape changes observed between two putative ancestor groups, Spanish and precontact Aztecs, and two diachronic admixed groups, corresponding to early and late colonial periods from the Mexico's Central Valley. Quantitative shape comparisons of Amerindian, Spanish, and admixed groups were used to test the expectations of quantitative genetics for admixture events. In its simplest form, this prediction states that an admixed group will present phenotypic values falling between those of both parental groups. Results show that, in general terms, although the human skull is a complex, integrated structure, the craniofacial morphology observed fits the theoretical expectations of quantitative genetics. Thus, it is predictive of population structure and history. In fact, results obtained after the craniofacial analysis are in accordance with previous molecular and historical interpretations, providing evidence that admixture is a main microevolutionary agent influencing modern Mexican gene pool. However, expectations are not straightforward when moderate shape changes are considered. Deviations detected at localized structures, such as the upper and lower face, highlight the evolution of a craniofacial pattern exclusively inherent to the admixed groups, indicating that quantitative characters might respond to admixture in a complicated, nondirectional way.","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8fbe9695-38ab-40c5-bacf-3cd40103c8a5"]}],"mendeley":{"formattedCitation":"(Martinez-Abadias et al., 2006; Quinto-Sánchez et al., 2015; Schlager and Rudell, 2015)","plainTextFormattedCitation":"(Martinez-Abadias et al., 2006; Quinto-Sánchez et al., 2015; Schlager and Rudell, 2015)","previouslyFormattedCitation":"(Martinez-Abadias et al., 2006; Quinto-Sánchez et al., 2015; Schlager and Rudell, 2015)"},"properties":{"noteIndex":0},"schema":"https://github.com/citation-style-language/schema/raw/master/csl-citation.json"}</w:instrText>
      </w:r>
      <w:r>
        <w:fldChar w:fldCharType="separate"/>
      </w:r>
      <w:r w:rsidR="0035496B" w:rsidRPr="0035496B">
        <w:rPr>
          <w:noProof/>
        </w:rPr>
        <w:t>(Martinez-Abadias et al., 2006; Quinto-Sánchez et al., 2015; Schlager and Rudell, 2015)</w:t>
      </w:r>
      <w:r>
        <w:fldChar w:fldCharType="end"/>
      </w:r>
      <w:r>
        <w:t xml:space="preserve">, genotype-phenotype mapping studies </w:t>
      </w:r>
      <w:r>
        <w:fldChar w:fldCharType="begin" w:fldLock="1"/>
      </w:r>
      <w:r w:rsidR="0035496B">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as","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page":"e100293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page":"414-423","title":"Genome-wide mapping of global-to-local genetic effects on human facial shape","type":"article-journal","volume":"50"},"uris":["http://www.mendeley.com/documents/?uuid=b8bd7ecb-9559-4f8e-a551-50976763bea0"]},{"id":"ITEM-4","itemData":{"DOI":"10.1371/journal.pgen.1004224","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rsidR="0064153F">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56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dropping-particle":"","family":"Consortium","given":"CIFASD","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62FE2AE5" w:rsidR="00A3056A" w:rsidRPr="00A3056A" w:rsidRDefault="00827453" w:rsidP="00A3056A">
      <w:pPr>
        <w:rPr>
          <w:bCs/>
          <w:szCs w:val="24"/>
          <w:lang w:val="en-GB"/>
        </w:rPr>
      </w:pPr>
      <w:r>
        <w:rPr>
          <w:rFonts w:cs="Times New Roman"/>
          <w:szCs w:val="24"/>
        </w:rPr>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r w:rsidR="000316C3">
        <w:rPr>
          <w:rFonts w:cs="Times New Roman"/>
          <w:szCs w:val="24"/>
        </w:rPr>
        <w:t xml:space="preserve"> To this end, we introduce the </w:t>
      </w:r>
      <w:proofErr w:type="spellStart"/>
      <w:r w:rsidR="000316C3">
        <w:rPr>
          <w:rFonts w:cs="Times New Roman"/>
          <w:szCs w:val="24"/>
        </w:rPr>
        <w:t>MeshMonk</w:t>
      </w:r>
      <w:proofErr w:type="spellEnd"/>
      <w:r w:rsidR="000316C3">
        <w:rPr>
          <w:rFonts w:cs="Times New Roman"/>
          <w:szCs w:val="24"/>
        </w:rPr>
        <w:t xml:space="preserve"> registration framework, giving researchers the opportunity to quickly and </w:t>
      </w:r>
      <w:r w:rsidR="004C3344">
        <w:rPr>
          <w:rFonts w:cs="Times New Roman"/>
          <w:szCs w:val="24"/>
        </w:rPr>
        <w:t>reliably</w:t>
      </w:r>
      <w:r w:rsidR="000316C3">
        <w:rPr>
          <w:rFonts w:cs="Times New Roman"/>
          <w:szCs w:val="24"/>
        </w:rPr>
        <w:t xml:space="preserve"> establish a homologous set of positions across the entire sample. We have validated this framework using a sparse set of landmarks, though the registration framework produces thousands of landmarks (7,160 for the face) to finely characterize the structure. </w:t>
      </w:r>
    </w:p>
    <w:p w14:paraId="042E8C80" w14:textId="61C4AB38" w:rsidR="00F2624A" w:rsidRDefault="006F27EC" w:rsidP="00B573C7">
      <w:pPr>
        <w:rPr>
          <w:bCs/>
          <w:szCs w:val="24"/>
          <w:lang w:val="en-GB"/>
        </w:rPr>
      </w:pPr>
      <w:r>
        <w:rPr>
          <w:bCs/>
          <w:szCs w:val="24"/>
          <w:lang w:val="en-GB"/>
        </w:rPr>
        <w:t xml:space="preserve">Because of the relative newness of dense correspondence mapping, few studies have focused on the accuracy and reliability of the </w:t>
      </w:r>
      <w:r w:rsidR="00F14BE0">
        <w:rPr>
          <w:bCs/>
          <w:szCs w:val="24"/>
          <w:lang w:val="en-GB"/>
        </w:rPr>
        <w:t xml:space="preserve">resulting registrations. </w:t>
      </w:r>
      <w:r w:rsidR="00B573C7">
        <w:rPr>
          <w:bCs/>
          <w:szCs w:val="24"/>
          <w:lang w:val="en-GB"/>
        </w:rPr>
        <w:t xml:space="preserve">Previous studies using versions of the </w:t>
      </w:r>
      <w:proofErr w:type="spellStart"/>
      <w:r w:rsidR="00B573C7">
        <w:rPr>
          <w:bCs/>
          <w:szCs w:val="24"/>
          <w:lang w:val="en-GB"/>
        </w:rPr>
        <w:t>MeshMonk</w:t>
      </w:r>
      <w:proofErr w:type="spellEnd"/>
      <w:r w:rsidR="00B573C7">
        <w:rPr>
          <w:bCs/>
          <w:szCs w:val="24"/>
          <w:lang w:val="en-GB"/>
        </w:rPr>
        <w:t xml:space="preserve"> framework have shown that the error associated with the registration of the anthropometric mask onto facial images is 0.2 mm </w:t>
      </w:r>
      <w:r w:rsidR="00B573C7">
        <w:rPr>
          <w:bCs/>
          <w:szCs w:val="24"/>
          <w:lang w:val="en-GB"/>
        </w:rPr>
        <w:fldChar w:fldCharType="begin" w:fldLock="1"/>
      </w:r>
      <w:r w:rsidR="0034220C">
        <w:rPr>
          <w:bCs/>
          <w:szCs w:val="24"/>
          <w:lang w:val="en-GB"/>
        </w:rPr>
        <w:instrText>ADDIN CSL_CITATION {"citationItems":[{"id":"ITEM-1","itemData":{"DOI":"10.1111/j.1469-7580.2012.01528.x","ISSN":"1469-7580","PMID":"22702244","abstract":"Accurate measurement of facial sexual dimorphism is useful to understanding facial anatomy and specifically how faces influence, and have been influenced by, sexual selection. An important facial aspect is the display of bilateral symmetry, invoking the need to investigate aspects of symmetry and asymmetry separately when examining facial shape. Previous studies typically employed landmarks that provided only a sparse facial representation, where different landmark choices could lead to contrasting outcomes. Furthermore, sexual dimorphism is only tested as a difference of sample means, which is statistically the same as a difference in population location only. Within the framework of geometric morphometrics, we partition facial shape, represented in a spatially dense way, into patterns of symmetry and asymmetry, following a two-factor anova design. Subsequently, we investigate sexual dimorphism in symmetry and asymmetry patterns separately, and on multiple aspects, by examining (i) population location differences as well as differences in population variance-covariance; (ii) scale; and (iii) orientation. One important challenge in this approach is the proportionally high number of variables to observations necessitating the implementation of permutational and computationally feasible statistics. In a sample of gender-matched young adults (18-25 years) with self-reported European ancestry, we found greater variation in male faces than in women for all measurements. Statistically significant sexual dimorphism was found for the aspect of location in both symmetry and asymmetry (directional asymmetry), for the aspect of scale only in asymmetry (magnitude of fluctuating asymmetry) and, in contrast, for the aspect of orientation only in symmetry. Interesting interplays with hypotheses in evolutionary and developmental biology were observed, such as the selective nature of the force underpinning sexual dimorphism and the genetic independence of the structural patterns of fluctuating asymmetry. Additionally, insights into growth patterns of the soft tissue envelope of the face and underlying skull structure can also be obtained from the results.","author":[{"dropping-particle":"","family":"Claes","given":"Peter","non-dropping-particle":"","parse-names":false,"suffix":""},{"dropping-particle":"","family":"Walters","given":"Mark","non-dropping-particle":"","parse-names":false,"suffix":""},{"dropping-particle":"","family":"Shriver","given":"Mark","non-dropping-particle":"","parse-names":false,"suffix":""},{"dropping-particle":"","family":"Puts","given":"David","non-dropping-particle":"","parse-names":false,"suffix":""},{"dropping-particle":"","family":"Gibson","given":"Greg","non-dropping-particle":"","parse-names":false,"suffix":""},{"dropping-particle":"","family":"Clement","given":"John Gerald","non-dropping-particle":"","parse-names":false,"suffix":""},{"dropping-particle":"","family":"Baynam","given":"Gareth","non-dropping-particle":"","parse-names":false,"suffix":""},{"dropping-particle":"","family":"Verbeke","given":"Geert","non-dropping-particle":"","parse-names":false,"suffix":""},{"dropping-particle":"","family":"Vandermeulen","given":"Dirk","non-dropping-particle":"","parse-names":false,"suffix":""},{"dropping-particle":"","family":"Suetens","given":"Paul","non-dropping-particle":"","parse-names":false,"suffix":""}],"container-title":"Journal of Anatomy","id":"ITEM-1","issue":"2","issued":{"date-parts":[["2012","8"]]},"page":"97-114","title":"Sexual dimorphism in multiple aspects of 3D facial symmetry and asymmetry defined by spatially dense geometric morphometrics.","type":"article-journal","volume":"221"},"uris":["http://www.mendeley.com/documents/?uuid=347cc341-0fb1-4568-ba20-bd6253b8aca2"]}],"mendeley":{"formattedCitation":"(Claes et al., 2012c)","plainTextFormattedCitation":"(Claes et al., 2012c)","previouslyFormattedCitation":"(Claes et al., 2012b)"},"properties":{"noteIndex":0},"schema":"https://github.com/citation-style-language/schema/raw/master/csl-citation.json"}</w:instrText>
      </w:r>
      <w:r w:rsidR="00B573C7">
        <w:rPr>
          <w:bCs/>
          <w:szCs w:val="24"/>
          <w:lang w:val="en-GB"/>
        </w:rPr>
        <w:fldChar w:fldCharType="separate"/>
      </w:r>
      <w:r w:rsidR="0034220C" w:rsidRPr="0034220C">
        <w:rPr>
          <w:bCs/>
          <w:noProof/>
          <w:szCs w:val="24"/>
          <w:lang w:val="en-GB"/>
        </w:rPr>
        <w:t>(Claes et al., 2012c)</w:t>
      </w:r>
      <w:r w:rsidR="00B573C7">
        <w:rPr>
          <w:bCs/>
          <w:szCs w:val="24"/>
          <w:lang w:val="en-GB"/>
        </w:rPr>
        <w:fldChar w:fldCharType="end"/>
      </w:r>
      <w:r w:rsidR="00B573C7">
        <w:rPr>
          <w:bCs/>
          <w:szCs w:val="24"/>
          <w:lang w:val="en-GB"/>
        </w:rPr>
        <w:t xml:space="preserve"> and parameters of the software have been fine-tuned, as discussed in the introduction </w:t>
      </w:r>
      <w:r w:rsidR="00B573C7">
        <w:rPr>
          <w:bCs/>
          <w:szCs w:val="24"/>
          <w:lang w:val="en-GB"/>
        </w:rPr>
        <w:fldChar w:fldCharType="begin" w:fldLock="1"/>
      </w:r>
      <w:r w:rsidR="00B4431B">
        <w:rPr>
          <w:bCs/>
          <w:szCs w:val="24"/>
          <w:lang w:val="en-GB"/>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B573C7">
        <w:rPr>
          <w:bCs/>
          <w:szCs w:val="24"/>
          <w:lang w:val="en-GB"/>
        </w:rPr>
        <w:fldChar w:fldCharType="separate"/>
      </w:r>
      <w:r w:rsidR="00B573C7" w:rsidRPr="00B573C7">
        <w:rPr>
          <w:bCs/>
          <w:noProof/>
          <w:szCs w:val="24"/>
          <w:lang w:val="en-GB"/>
        </w:rPr>
        <w:t>(Snyders et al., 2014)</w:t>
      </w:r>
      <w:r w:rsidR="00B573C7">
        <w:rPr>
          <w:bCs/>
          <w:szCs w:val="24"/>
          <w:lang w:val="en-GB"/>
        </w:rPr>
        <w:fldChar w:fldCharType="end"/>
      </w:r>
      <w:r w:rsidR="00B573C7">
        <w:rPr>
          <w:bCs/>
          <w:szCs w:val="24"/>
          <w:lang w:val="en-GB"/>
        </w:rPr>
        <w:t xml:space="preserve">. To provide some validation regarding the ability of the mask to accurately identify anatomical positions of interest, we used a set of 40 faces with manual landmark indications to “train” positions of interest on the anthropometric mask, then automatically indicate these positions on a face that was not present in the training dataset. In the comparison of manual and automatic landmark </w:t>
      </w:r>
      <w:r w:rsidR="00B573C7">
        <w:rPr>
          <w:bCs/>
          <w:szCs w:val="24"/>
          <w:lang w:val="en-GB"/>
        </w:rPr>
        <w:lastRenderedPageBreak/>
        <w:t xml:space="preserve">indications, the positions of the manual landmarks were </w:t>
      </w:r>
      <w:r w:rsidR="00F14BE0">
        <w:rPr>
          <w:bCs/>
          <w:szCs w:val="24"/>
          <w:lang w:val="en-GB"/>
        </w:rPr>
        <w:t>considered</w:t>
      </w:r>
      <w:r w:rsidR="00B573C7">
        <w:rPr>
          <w:bCs/>
          <w:szCs w:val="24"/>
          <w:lang w:val="en-GB"/>
        </w:rPr>
        <w:t xml:space="preserve"> to be the </w:t>
      </w:r>
      <w:r w:rsidR="00746A86">
        <w:rPr>
          <w:bCs/>
          <w:szCs w:val="24"/>
          <w:lang w:val="en-GB"/>
        </w:rPr>
        <w:t>gold standard</w:t>
      </w:r>
      <w:r w:rsidR="004C3344">
        <w:rPr>
          <w:bCs/>
          <w:szCs w:val="24"/>
          <w:lang w:val="en-GB"/>
        </w:rPr>
        <w:t>, as they have</w:t>
      </w:r>
      <w:r w:rsidR="00B573C7">
        <w:rPr>
          <w:bCs/>
          <w:szCs w:val="24"/>
          <w:lang w:val="en-GB"/>
        </w:rPr>
        <w:t xml:space="preserve"> a</w:t>
      </w:r>
      <w:r w:rsidR="004C3344">
        <w:rPr>
          <w:bCs/>
          <w:szCs w:val="24"/>
          <w:lang w:val="en-GB"/>
        </w:rPr>
        <w:t xml:space="preserve"> </w:t>
      </w:r>
      <w:r w:rsidR="00746A86">
        <w:rPr>
          <w:bCs/>
          <w:szCs w:val="24"/>
          <w:lang w:val="en-GB"/>
        </w:rPr>
        <w:t xml:space="preserve">long </w:t>
      </w:r>
      <w:r w:rsidR="00B573C7">
        <w:rPr>
          <w:bCs/>
          <w:szCs w:val="24"/>
          <w:lang w:val="en-GB"/>
        </w:rPr>
        <w:t xml:space="preserve">history of use </w:t>
      </w:r>
      <w:r w:rsidR="00746A86">
        <w:rPr>
          <w:bCs/>
          <w:szCs w:val="24"/>
          <w:lang w:val="en-GB"/>
        </w:rPr>
        <w:t>and valida</w:t>
      </w:r>
      <w:r w:rsidR="00B573C7">
        <w:rPr>
          <w:bCs/>
          <w:szCs w:val="24"/>
          <w:lang w:val="en-GB"/>
        </w:rPr>
        <w:t>tion</w:t>
      </w:r>
      <w:r w:rsidR="00746A86">
        <w:rPr>
          <w:bCs/>
          <w:szCs w:val="24"/>
          <w:lang w:val="en-GB"/>
        </w:rPr>
        <w:t xml:space="preserve"> in morphological studies</w:t>
      </w:r>
      <w:r w:rsidR="004C3344">
        <w:rPr>
          <w:bCs/>
          <w:szCs w:val="24"/>
          <w:lang w:val="en-GB"/>
        </w:rPr>
        <w:t xml:space="preserve"> </w:t>
      </w:r>
      <w:r w:rsidR="004C3344">
        <w:rPr>
          <w:bCs/>
          <w:szCs w:val="24"/>
          <w:lang w:val="en-GB"/>
        </w:rPr>
        <w:fldChar w:fldCharType="begin" w:fldLock="1"/>
      </w:r>
      <w:r w:rsidR="0035496B">
        <w:rPr>
          <w:bCs/>
          <w:szCs w:val="24"/>
          <w:lang w:val="en-GB"/>
        </w:rP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2","issue":"5","issued":{"date-parts":[["2004"]]},"page":"507-518","title":"Digital three-dimensional photogrammetry: Evaluation of anthropometric precision and accuracy using a Genex 3D camera system","type":"article-journal","volume":"41"},"uris":["http://www.mendeley.com/documents/?uuid=6b5fb576-435a-4643-a0e2-e8f0034b66d3"]}],"mendeley":{"formattedCitation":"(Aldridge et al., 2005; Weinberg et al., 2004)","plainTextFormattedCitation":"(Aldridge et al., 2005; Weinberg et al., 2004)","previouslyFormattedCitation":"(Aldridge et al., 2005; Weinberg et al., 2004)"},"properties":{"noteIndex":0},"schema":"https://github.com/citation-style-language/schema/raw/master/csl-citation.json"}</w:instrText>
      </w:r>
      <w:r w:rsidR="004C3344">
        <w:rPr>
          <w:bCs/>
          <w:szCs w:val="24"/>
          <w:lang w:val="en-GB"/>
        </w:rPr>
        <w:fldChar w:fldCharType="separate"/>
      </w:r>
      <w:r w:rsidR="004C3344" w:rsidRPr="004C3344">
        <w:rPr>
          <w:bCs/>
          <w:noProof/>
          <w:szCs w:val="24"/>
          <w:lang w:val="en-GB"/>
        </w:rPr>
        <w:t>(Aldridge et al., 2005; Weinberg et al., 2004)</w:t>
      </w:r>
      <w:r w:rsidR="004C3344">
        <w:rPr>
          <w:bCs/>
          <w:szCs w:val="24"/>
          <w:lang w:val="en-GB"/>
        </w:rPr>
        <w:fldChar w:fldCharType="end"/>
      </w:r>
      <w:r w:rsidR="00746A86">
        <w:rPr>
          <w:bCs/>
          <w:szCs w:val="24"/>
          <w:lang w:val="en-GB"/>
        </w:rPr>
        <w:t>.</w:t>
      </w:r>
      <w:r w:rsidR="00B573C7">
        <w:rPr>
          <w:bCs/>
          <w:szCs w:val="24"/>
          <w:lang w:val="en-GB"/>
        </w:rPr>
        <w:t xml:space="preserve"> </w:t>
      </w:r>
      <w:r w:rsidR="004C3F57">
        <w:rPr>
          <w:bCs/>
          <w:szCs w:val="24"/>
          <w:lang w:val="en-GB"/>
        </w:rPr>
        <w:t xml:space="preserve">By limiting ourselves to a set number of sparse landmarks, we cannot necessarily speak to the accuracy of structures not involved in our validation (i.e. the cheek bones), but we argue that the results for our comparison speak highly of the fidelity with which the </w:t>
      </w:r>
      <w:proofErr w:type="spellStart"/>
      <w:r w:rsidR="004C3F57">
        <w:rPr>
          <w:bCs/>
          <w:szCs w:val="24"/>
          <w:lang w:val="en-GB"/>
        </w:rPr>
        <w:t>MeshMonk</w:t>
      </w:r>
      <w:proofErr w:type="spellEnd"/>
      <w:r w:rsidR="004C3F57">
        <w:rPr>
          <w:bCs/>
          <w:szCs w:val="24"/>
          <w:lang w:val="en-GB"/>
        </w:rPr>
        <w:t xml:space="preserve"> registration framework aligns to underlying anatomical structures. </w:t>
      </w:r>
    </w:p>
    <w:p w14:paraId="3A278A77" w14:textId="70B07F53" w:rsidR="00A85F11" w:rsidRDefault="00551F6C" w:rsidP="00B573C7">
      <w:pPr>
        <w:rPr>
          <w:bCs/>
          <w:szCs w:val="24"/>
          <w:lang w:val="en-GB"/>
        </w:rPr>
      </w:pPr>
      <w:r>
        <w:rPr>
          <w:bCs/>
          <w:szCs w:val="24"/>
          <w:lang w:val="en-GB"/>
        </w:rPr>
        <w:t xml:space="preserve">In the direct comparison of sparse landmarks placed manually and using the </w:t>
      </w:r>
      <w:proofErr w:type="spellStart"/>
      <w:r>
        <w:rPr>
          <w:bCs/>
          <w:szCs w:val="24"/>
          <w:lang w:val="en-GB"/>
        </w:rPr>
        <w:t>MeshMonk</w:t>
      </w:r>
      <w:proofErr w:type="spellEnd"/>
      <w:r>
        <w:rPr>
          <w:bCs/>
          <w:szCs w:val="24"/>
          <w:lang w:val="en-GB"/>
        </w:rPr>
        <w:t xml:space="preserve"> software, the average root mean squared error between manual and automatic placements was low (0.6224 mm</w:t>
      </w:r>
      <w:r w:rsidR="00786F67">
        <w:rPr>
          <w:bCs/>
          <w:szCs w:val="24"/>
          <w:lang w:val="en-GB"/>
        </w:rPr>
        <w:t>;</w:t>
      </w:r>
      <w:r w:rsidR="00786F67" w:rsidRPr="00786F67">
        <w:rPr>
          <w:bCs/>
          <w:szCs w:val="24"/>
          <w:lang w:val="en-GB"/>
        </w:rPr>
        <w:t xml:space="preserve"> </w:t>
      </w:r>
      <w:r w:rsidR="00786F67">
        <w:rPr>
          <w:bCs/>
          <w:szCs w:val="24"/>
          <w:lang w:val="en-GB"/>
        </w:rPr>
        <w:t xml:space="preserve">Table </w:t>
      </w:r>
      <w:r w:rsidR="00F14BE0">
        <w:rPr>
          <w:bCs/>
          <w:szCs w:val="24"/>
          <w:lang w:val="en-GB"/>
        </w:rPr>
        <w:t>2</w:t>
      </w:r>
      <w:r w:rsidR="00786F67">
        <w:rPr>
          <w:bCs/>
          <w:szCs w:val="24"/>
          <w:lang w:val="en-GB"/>
        </w:rPr>
        <w:t>; Figure 4</w:t>
      </w:r>
      <w:r>
        <w:rPr>
          <w:bCs/>
          <w:szCs w:val="24"/>
          <w:lang w:val="en-GB"/>
        </w:rPr>
        <w:t xml:space="preserve">), which is well within the range of acceptable error for manual landmarks </w:t>
      </w:r>
      <w:r>
        <w:rPr>
          <w:bCs/>
          <w:szCs w:val="24"/>
          <w:lang w:val="en-GB"/>
        </w:rPr>
        <w:fldChar w:fldCharType="begin" w:fldLock="1"/>
      </w:r>
      <w:r w:rsidR="0064153F">
        <w:rPr>
          <w:bCs/>
          <w:szCs w:val="24"/>
          <w:lang w:val="en-GB"/>
        </w:rP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2","issue":"5","issued":{"date-parts":[["2004"]]},"page":"507-518","title":"Digital three-dimensional photogrammetry: Evaluation of anthropometric precision and accuracy using a Genex 3D camera system","type":"article-journal","volume":"41"},"uris":["http://www.mendeley.com/documents/?uuid=6b5fb576-435a-4643-a0e2-e8f0034b66d3"]},{"id":"ITEM-3","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3","issue":"1","issued":{"date-parts":[["2007"]]},"page":"24-35","title":"The problem of assessing landmark error in geometric morphometrics: Theory, methods, and modifications","type":"article-journal","volume":"134"},"uris":["http://www.mendeley.com/documents/?uuid=ccc4a0d0-c8fe-4de4-a648-26f966c774ec"]}],"mendeley":{"formattedCitation":"(Aldridge et al., 2005; von Cramon-Taubadel et al., 2007; Weinberg et al., 2004)","plainTextFormattedCitation":"(Aldridge et al., 2005; von Cramon-Taubadel et al., 2007; Weinberg et al., 2004)","previouslyFormattedCitation":"(Aldridge et al., 2005; von Cramon-Taubadel et al., 2007; Weinberg et al., 2004)"},"properties":{"noteIndex":0},"schema":"https://github.com/citation-style-language/schema/raw/master/csl-citation.json"}</w:instrText>
      </w:r>
      <w:r>
        <w:rPr>
          <w:bCs/>
          <w:szCs w:val="24"/>
          <w:lang w:val="en-GB"/>
        </w:rPr>
        <w:fldChar w:fldCharType="separate"/>
      </w:r>
      <w:r w:rsidR="00602643" w:rsidRPr="00602643">
        <w:rPr>
          <w:bCs/>
          <w:noProof/>
          <w:szCs w:val="24"/>
          <w:lang w:val="en-GB"/>
        </w:rPr>
        <w:t>(Aldridge et al., 2005; von Cramon-Taubadel et al., 2007; Weinberg et al., 2004)</w:t>
      </w:r>
      <w:r>
        <w:rPr>
          <w:bCs/>
          <w:szCs w:val="24"/>
          <w:lang w:val="en-GB"/>
        </w:rPr>
        <w:fldChar w:fldCharType="end"/>
      </w:r>
      <w:r w:rsidR="00602643">
        <w:rPr>
          <w:bCs/>
          <w:szCs w:val="24"/>
          <w:lang w:val="en-GB"/>
        </w:rPr>
        <w:t xml:space="preserve"> and similar </w:t>
      </w:r>
      <w:r w:rsidR="001842AC">
        <w:rPr>
          <w:bCs/>
          <w:szCs w:val="24"/>
          <w:lang w:val="en-GB"/>
        </w:rPr>
        <w:t xml:space="preserve">or below </w:t>
      </w:r>
      <w:r w:rsidR="00394C88">
        <w:rPr>
          <w:bCs/>
          <w:szCs w:val="24"/>
          <w:lang w:val="en-GB"/>
        </w:rPr>
        <w:t xml:space="preserve">errors reported in other comparisons of manual and automatic landmarking methods </w:t>
      </w:r>
      <w:r w:rsidR="00394C88">
        <w:rPr>
          <w:bCs/>
          <w:szCs w:val="24"/>
          <w:lang w:val="en-GB"/>
        </w:rPr>
        <w:fldChar w:fldCharType="begin" w:fldLock="1"/>
      </w:r>
      <w:r w:rsidR="0035496B">
        <w:rPr>
          <w:bCs/>
          <w:szCs w:val="24"/>
          <w:lang w:val="en-GB"/>
        </w:rPr>
        <w:instrText>ADDIN CSL_CITATION {"citationItems":[{"id":"ITEM-1","itemData":{"DOI":"10.1111/joa.12576","ISSN":"00218782","abstract":"Automated phenotyping is essential for the creation of large, highly standardized datasets from anatomical imaging data. Such datasets can support large-scale studies of complex traits or clinical studies related to precision medicine or clinical trials. We have developed a method that generates three-dimensional landmark data that meet the requirements of standard geometric morphometric analyses. The method is robust and can be implemented without high-performance computing resources. We validated the method using both direct comparison to manual landmarking on the same individuals and also analyses of the variation patterns and outlier patterns in a large dataset of automated and manual landmark data. Direct comparison of manual and automated landmarks reveals that automated landmark data are less variable, but more highly integrated and reproducible. Automated data produce covariation structure that closely resembles that of manual landmarks. We further find that while our method does produce some landmarking errors, they tend to be readily detectable and can be fixed by adjusting parameters used in the registration and control-point steps. Data generated using the method described here have been successfully used to study the genomic architecture of facial shape in two different genome-wide association studies of facial shape. Key words: automated landmarking; automated phenotyping; face; facial imaging; human; morphometrics; phenomics; phenotyping; three-dimensional landmarks.","author":[{"dropping-particle":"","family":"Li","given":"Mao","non-dropping-particle":"","parse-names":false,"suffix":""},{"dropping-particle":"","family":"Cole","given":"Joanne B.","non-dropping-particle":"","parse-names":false,"suffix":""},{"dropping-particle":"","family":"Manyama","given":"Mange","non-dropping-particle":"","parse-names":false,"suffix":""},{"dropping-particle":"","family":"Larson","given":"Jacinda R.","non-dropping-particle":"","parse-names":false,"suffix":""},{"dropping-particle":"","family":"Liberton","given":"Denise K.","non-dropping-particle":"","parse-names":false,"suffix":""},{"dropping-particle":"","family":"Riccardi","given":"Sheri L.","non-dropping-particle":"","parse-names":false,"suffix":""},{"dropping-particle":"","family":"Ferrara","given":"Tracey M.","non-dropping-particle":"","parse-names":false,"suffix":""},{"dropping-particle":"","family":"Santorico","given":"Stephanie A.","non-dropping-particle":"","parse-names":false,"suffix":""},{"dropping-particle":"","family":"Bannister","given":"Jordan J.","non-dropping-particle":"","parse-names":false,"suffix":""},{"dropping-particle":"","family":"Forkert","given":"Nils D.","non-dropping-particle":"","parse-names":false,"suffix":""},{"dropping-particle":"","family":"Spritz","given":"Richard A.","non-dropping-particle":"","parse-names":false,"suffix":""},{"dropping-particle":"","family":"Mio","given":"Washington","non-dropping-particle":"","parse-names":false,"suffix":""},{"dropping-particle":"","family":"Hallgrimsson","given":"Benedikt","non-dropping-particle":"","parse-names":false,"suffix":""}],"container-title":"Journal of Anatomy","id":"ITEM-1","issue":"4","issued":{"date-parts":[["2017"]]},"page":"1-12","title":"Rapid automated landmarking for morphometric analysis of three-dimensional facial scans","type":"article-journal","volume":"230"},"uris":["http://www.mendeley.com/documents/?uuid=b21158bc-9cf3-3bb9-ac7f-fa34a0fa62d4"]},{"id":"ITEM-2","itemData":{"DOI":"10.1016/j.compmedimag.2009.03.001","ISBN":"1879-0771 (Electronic)","ISSN":"08956111","PMID":"19345065","abstract":"Identification of anatomical landmarks on skeletal tissue reconstructed from CT/MR images is indispensable in patient-specific preoperative planning (tumour referencing, deformity evaluation, resection planning, and implant alignment and anchoring) as well as intra-operative navigation (bone registration and instruments referencing). Interactive localisation of landmarks on patient-specific anatomical models is time-consuming and may lack in repeatability and accuracy. We present a computer graphics-based method for automatic localisation and identification (labelling) of anatomical landmarks on a 3D model of bone reconstructed from CT images of a patient. The model surface is segmented into different landmark regions (peak, ridge, pit and ravine) based on surface curvature. These regions are labelled automatically by an iterative process using a spatial adjacency relationship matrix between the landmarks. The methodology has been implemented in a software program and its results (automatically identified landmarks) are compared with those manually palpated by three experienced orthopaedic surgeons, on three 3D reconstructed bone models. The variability in location of landmarks was found to be in the range of 2.15-5.98 mm by manual method (inter surgeon) and 1.92-4.88 mm by our program. Both methods performed well in identifying sharp features. Overall, the performance of the automated methodology was better or similar to the manual method and its results were reproducible. It is expected to have a variety of applications in surgery planning and intra-operative navigation. © 2009 Elsevier Ltd. All rights reserved.","author":[{"dropping-particle":"","family":"Subburaj","given":"K.","non-dropping-particle":"","parse-names":false,"suffix":""},{"dropping-particle":"","family":"Ravi","given":"B.","non-dropping-particle":"","parse-names":false,"suffix":""},{"dropping-particle":"","family":"Agarwal","given":"Manish","non-dropping-particle":"","parse-names":false,"suffix":""}],"container-title":"Computerized Medical Imaging and Graphics","id":"ITEM-2","issue":"5","issued":{"date-parts":[["2009"]]},"page":"359-368","title":"Automated identification of anatomical landmarks on 3D bone models reconstructed from CT scan images","type":"article-journal","volume":"33"},"uris":["http://www.mendeley.com/documents/?uuid=689c7321-840a-484d-92b6-0bed6941925c"]},{"id":"ITEM-3","itemData":{"DOI":"10.1109/TIP.2015.2496183","ISBN":"1941-0042 (Electronic) 1057-7149 (Linking)","ISSN":"10577149","PMID":"26540684","abstract":"In this paper, we present a novel approach to automatic 3D facial landmarking using 2D Gabor wavelets. Our algorithm considers the face to be a surface and uses map projections to derive 2D features from raw data. Extracted features include texture, relief map, and transformations thereof. We extend an established 2D landmarking method for simultaneous evaluation of these data. The method is validated by performing landmarking experiments on two data sets using 21 landmarks and compared with an active shape model implementation. On average, landmarking error for our method was 1.9 mm, whereas the active shape model resulted in an average landmarking error of 2.3 mm. A second study investigating facial shape heritability in related individuals concludes that automatic landmarking is on par with manual landmarking for some landmarks. Our algorithm can be trained in 30 min to automatically landmark 3D facial data sets of any size, and allows for fast and robust landmarking of 3D faces.","author":[{"dropping-particle":"","family":"Jong","given":"Markus A.","non-dropping-particle":"De","parse-names":false,"suffix":""},{"dropping-particle":"","family":"Wollstein","given":"Andreas","non-dropping-particle":"","parse-names":false,"suffix":""},{"dropping-particle":"","family":"Ruff","given":"Clifford","non-dropping-particle":"","parse-names":false,"suffix":""},{"dropping-particle":"","family":"Dunaway","given":"David","non-dropping-particle":"","parse-names":false,"suffix":""},{"dropping-particle":"","family":"Hysi","given":"Pirro","non-dropping-particle":"","parse-names":false,"suffix":""},{"dropping-particle":"","family":"Spector","given":"Tim","non-dropping-particle":"","parse-names":false,"suffix":""},{"dropping-particle":"","family":"Liu","given":"Fan","non-dropping-particle":"","parse-names":false,"suffix":""},{"dropping-particle":"","family":"Niessen","given":"Wiro","non-dropping-particle":"","parse-names":false,"suffix":""},{"dropping-particle":"","family":"Koudstaal","given":"Maarten J.","non-dropping-particle":"","parse-names":false,"suffix":""},{"dropping-particle":"","family":"Kayser","given":"Manfred","non-dropping-particle":"","parse-names":false,"suffix":""},{"dropping-particle":"","family":"Wolvius","given":"Eppo B.","non-dropping-particle":"","parse-names":false,"suffix":""},{"dropping-particle":"","family":"Böhringer","given":"Stefan","non-dropping-particle":"","parse-names":false,"suffix":""}],"container-title":"IEEE Transactions on Image Processing","id":"ITEM-3","issue":"2","issued":{"date-parts":[["2016"]]},"page":"580-588","title":"An automatic 3D facial landmarking algorithm using 2D gabor wavelets","type":"article-journal","volume":"25"},"uris":["http://www.mendeley.com/documents/?uuid=f84397dc-4d15-4ca0-a669-673eb8099241"]},{"id":"ITEM-4","itemData":{"DOI":"10.1038/s41598-017-18294-x","ISSN":"20452322","abstract":"Landmarking of 3D facial surface scans is an important analysis step in medical and biological applications, such as genome-wide association studies (GWAS). Manual landmarking is often employed with considerable cost and rater dependent variability. Landmarking automatically with minimal training is therefore desirable. We apply statistical ensemble methods to improve automated landmarking of 3D facial surface scans. Base landmarking algorithms using features derived from 3D surface scans are combined using either bagging or stacking. A focus is on low training complexity of maximal 40 training samples with template based landmarking algorithms that have proved successful in such applications. Additionally, we use correlations between landmark coordinates by introducing a search strategy guided by principal components (PCs) of training landmarks. We found that bagging has no useful impact, while stacking strongly improves accuracy to an average error of 1.7 mm across all 21 landmarks in this study, a 22% improvement as compared to a previous, comparable algorithm. Heritability estimates in twin pairs also show improvements when using facial distances from landmarks. Ensemble methods allow improvement of automatic, accurate landmarking of 3D facial images with minimal training which is advantageous in large cohort studies for GWAS and when landmarking needs change or data quality varies.","author":[{"dropping-particle":"","family":"Jong","given":"Markus A.","non-dropping-particle":"De","parse-names":false,"suffix":""},{"dropping-particle":"","family":"Hysi","given":"Pirro","non-dropping-particle":"","parse-names":false,"suffix":""},{"dropping-particle":"","family":"Spector","given":"Tim","non-dropping-particle":"","parse-names":false,"suffix":""},{"dropping-particle":"","family":"Niessen","given":"Wiro","non-dropping-particle":"","parse-names":false,"suffix":""},{"dropping-particle":"","family":"Koudstaal","given":"Maarten J.","non-dropping-particle":"","parse-names":false,"suffix":""},{"dropping-particle":"","family":"Wolvius","given":"Eppo B.","non-dropping-particle":"","parse-names":false,"suffix":""},{"dropping-particle":"","family":"Kayser","given":"Manfred","non-dropping-particle":"","parse-names":false,"suffix":""},{"dropping-particle":"","family":"Böhringer","given":"Stefan","non-dropping-particle":"","parse-names":false,"suffix":""}],"container-title":"Scientific Reports","id":"ITEM-4","issue":"1","issued":{"date-parts":[["2018"]]},"page":"1-11","title":"Ensemble landmarking of 3D facial surface scans","type":"article-journal","volume":"8"},"uris":["http://www.mendeley.com/documents/?uuid=f564809a-ff56-4f7b-b696-099449c6e47b"]}],"mendeley":{"formattedCitation":"(De Jong et al., 2016, 2018; Li et al., 2017; Subburaj et al., 2009)","plainTextFormattedCitation":"(De Jong et al., 2016, 2018; Li et al., 2017; Subburaj et al., 2009)","previouslyFormattedCitation":"(De Jong et al., 2016, 2018; Li et al., 2017; Subburaj et al., 2009)"},"properties":{"noteIndex":0},"schema":"https://github.com/citation-style-language/schema/raw/master/csl-citation.json"}</w:instrText>
      </w:r>
      <w:r w:rsidR="00394C88">
        <w:rPr>
          <w:bCs/>
          <w:szCs w:val="24"/>
          <w:lang w:val="en-GB"/>
        </w:rPr>
        <w:fldChar w:fldCharType="separate"/>
      </w:r>
      <w:r w:rsidR="00293D7D" w:rsidRPr="00293D7D">
        <w:rPr>
          <w:bCs/>
          <w:noProof/>
          <w:szCs w:val="24"/>
          <w:lang w:val="en-GB"/>
        </w:rPr>
        <w:t>(De Jong et al., 2016, 2018; Li et al., 2017; Subburaj et al., 2009)</w:t>
      </w:r>
      <w:r w:rsidR="00394C88">
        <w:rPr>
          <w:bCs/>
          <w:szCs w:val="24"/>
          <w:lang w:val="en-GB"/>
        </w:rPr>
        <w:fldChar w:fldCharType="end"/>
      </w:r>
      <w:r w:rsidR="00394C88">
        <w:rPr>
          <w:bCs/>
          <w:szCs w:val="24"/>
          <w:lang w:val="en-GB"/>
        </w:rPr>
        <w:t>. When assessing landmarking method</w:t>
      </w:r>
      <w:r w:rsidR="00F14BE0">
        <w:rPr>
          <w:bCs/>
          <w:szCs w:val="24"/>
          <w:lang w:val="en-GB"/>
        </w:rPr>
        <w:t>s</w:t>
      </w:r>
      <w:r w:rsidR="00394C88">
        <w:rPr>
          <w:bCs/>
          <w:szCs w:val="24"/>
          <w:lang w:val="en-GB"/>
        </w:rPr>
        <w:t xml:space="preserve"> separately, the variance in landmark configuration attributable to individual and observer factors is similar, with considerably less </w:t>
      </w:r>
      <w:r w:rsidR="0091427C">
        <w:rPr>
          <w:bCs/>
          <w:szCs w:val="24"/>
          <w:lang w:val="en-GB"/>
        </w:rPr>
        <w:t>variation</w:t>
      </w:r>
      <w:r w:rsidR="00394C88">
        <w:rPr>
          <w:bCs/>
          <w:szCs w:val="24"/>
          <w:lang w:val="en-GB"/>
        </w:rPr>
        <w:t xml:space="preserve"> left unexplained by an MANOVA model using automatic landmark configuration as the response (Table </w:t>
      </w:r>
      <w:r w:rsidR="00F14BE0">
        <w:rPr>
          <w:bCs/>
          <w:szCs w:val="24"/>
          <w:lang w:val="en-GB"/>
        </w:rPr>
        <w:t>5</w:t>
      </w:r>
      <w:r w:rsidR="00394C88">
        <w:rPr>
          <w:bCs/>
          <w:szCs w:val="24"/>
          <w:lang w:val="en-GB"/>
        </w:rPr>
        <w:t>). When assessing manual and automatic landmark configurations in a single MANOVA, the landmarking method is a nonsignificant factor, indicating that variation in scans is not attributable to variation in landmarking method</w:t>
      </w:r>
      <w:r w:rsidR="00A85F11">
        <w:rPr>
          <w:bCs/>
          <w:szCs w:val="24"/>
          <w:lang w:val="en-GB"/>
        </w:rPr>
        <w:t xml:space="preserve"> (Table </w:t>
      </w:r>
      <w:r w:rsidR="00F14BE0">
        <w:rPr>
          <w:bCs/>
          <w:szCs w:val="24"/>
          <w:lang w:val="en-GB"/>
        </w:rPr>
        <w:t>6</w:t>
      </w:r>
      <w:r w:rsidR="00A85F11">
        <w:rPr>
          <w:bCs/>
          <w:szCs w:val="24"/>
          <w:lang w:val="en-GB"/>
        </w:rPr>
        <w:t xml:space="preserve">). This result was also reproduced when comparing centroid sizes </w:t>
      </w:r>
      <w:r w:rsidR="00786F67">
        <w:rPr>
          <w:bCs/>
          <w:szCs w:val="24"/>
          <w:lang w:val="en-GB"/>
        </w:rPr>
        <w:t xml:space="preserve">and variance-covariance matrices </w:t>
      </w:r>
      <w:r w:rsidR="00A85F11">
        <w:rPr>
          <w:bCs/>
          <w:szCs w:val="24"/>
          <w:lang w:val="en-GB"/>
        </w:rPr>
        <w:t xml:space="preserve">calculated using manual and automatically placed landmarks (Table </w:t>
      </w:r>
      <w:r w:rsidR="00F14BE0">
        <w:rPr>
          <w:bCs/>
          <w:szCs w:val="24"/>
          <w:lang w:val="en-GB"/>
        </w:rPr>
        <w:t>7</w:t>
      </w:r>
      <w:r w:rsidR="00A85F11">
        <w:rPr>
          <w:bCs/>
          <w:szCs w:val="24"/>
          <w:lang w:val="en-GB"/>
        </w:rPr>
        <w:t>; Figure 7)</w:t>
      </w:r>
      <w:r w:rsidR="00394C88">
        <w:rPr>
          <w:bCs/>
          <w:szCs w:val="24"/>
          <w:lang w:val="en-GB"/>
        </w:rPr>
        <w:t xml:space="preserve">, speaking highly to the </w:t>
      </w:r>
      <w:r w:rsidR="00642894">
        <w:rPr>
          <w:bCs/>
          <w:szCs w:val="24"/>
          <w:lang w:val="en-GB"/>
        </w:rPr>
        <w:t>high correspondence between landmark</w:t>
      </w:r>
      <w:r w:rsidR="00076953">
        <w:rPr>
          <w:bCs/>
          <w:szCs w:val="24"/>
          <w:lang w:val="en-GB"/>
        </w:rPr>
        <w:t xml:space="preserve"> indications placed </w:t>
      </w:r>
      <w:r w:rsidR="00642894">
        <w:rPr>
          <w:bCs/>
          <w:szCs w:val="24"/>
          <w:lang w:val="en-GB"/>
        </w:rPr>
        <w:t xml:space="preserve">by human observers and those </w:t>
      </w:r>
      <w:r w:rsidR="00076953">
        <w:rPr>
          <w:bCs/>
          <w:szCs w:val="24"/>
          <w:lang w:val="en-GB"/>
        </w:rPr>
        <w:t>indicated</w:t>
      </w:r>
      <w:r w:rsidR="00642894">
        <w:rPr>
          <w:bCs/>
          <w:szCs w:val="24"/>
          <w:lang w:val="en-GB"/>
        </w:rPr>
        <w:t xml:space="preserve"> by the </w:t>
      </w:r>
      <w:proofErr w:type="spellStart"/>
      <w:r w:rsidR="00642894">
        <w:rPr>
          <w:bCs/>
          <w:szCs w:val="24"/>
          <w:lang w:val="en-GB"/>
        </w:rPr>
        <w:t>MeshMonk</w:t>
      </w:r>
      <w:proofErr w:type="spellEnd"/>
      <w:r w:rsidR="00642894">
        <w:rPr>
          <w:bCs/>
          <w:szCs w:val="24"/>
          <w:lang w:val="en-GB"/>
        </w:rPr>
        <w:t xml:space="preserve"> software. </w:t>
      </w:r>
    </w:p>
    <w:p w14:paraId="323402FB" w14:textId="25560E3F" w:rsidR="004D1D0B" w:rsidRDefault="001C3CB9" w:rsidP="00B573C7">
      <w:pPr>
        <w:rPr>
          <w:bCs/>
          <w:szCs w:val="24"/>
          <w:lang w:val="en-GB"/>
        </w:rPr>
      </w:pPr>
      <w:r>
        <w:rPr>
          <w:bCs/>
          <w:szCs w:val="24"/>
          <w:lang w:val="en-GB"/>
        </w:rPr>
        <w:t xml:space="preserve">The validation results together suggest that the </w:t>
      </w:r>
      <w:proofErr w:type="spellStart"/>
      <w:r>
        <w:rPr>
          <w:bCs/>
          <w:szCs w:val="24"/>
          <w:lang w:val="en-GB"/>
        </w:rPr>
        <w:t>MeshMonk</w:t>
      </w:r>
      <w:proofErr w:type="spellEnd"/>
      <w:r>
        <w:rPr>
          <w:bCs/>
          <w:szCs w:val="24"/>
          <w:lang w:val="en-GB"/>
        </w:rPr>
        <w:t xml:space="preserve"> software is able to reliably reproduce information given by manual landmarking. Though the larger contribution of the </w:t>
      </w:r>
      <w:proofErr w:type="spellStart"/>
      <w:r>
        <w:rPr>
          <w:bCs/>
          <w:szCs w:val="24"/>
          <w:lang w:val="en-GB"/>
        </w:rPr>
        <w:t>MeshMonk</w:t>
      </w:r>
      <w:proofErr w:type="spellEnd"/>
      <w:r>
        <w:rPr>
          <w:bCs/>
          <w:szCs w:val="24"/>
          <w:lang w:val="en-GB"/>
        </w:rPr>
        <w:t xml:space="preserve"> software is the ability to quickly and densely characterize</w:t>
      </w:r>
      <w:r w:rsidR="00076953">
        <w:rPr>
          <w:bCs/>
          <w:szCs w:val="24"/>
          <w:lang w:val="en-GB"/>
        </w:rPr>
        <w:t xml:space="preserve"> entire</w:t>
      </w:r>
      <w:r>
        <w:rPr>
          <w:bCs/>
          <w:szCs w:val="24"/>
          <w:lang w:val="en-GB"/>
        </w:rPr>
        <w:t xml:space="preserve"> 3D </w:t>
      </w:r>
      <w:r w:rsidR="00076953">
        <w:rPr>
          <w:bCs/>
          <w:szCs w:val="24"/>
          <w:lang w:val="en-GB"/>
        </w:rPr>
        <w:t>surfaces</w:t>
      </w:r>
      <w:r>
        <w:rPr>
          <w:bCs/>
          <w:szCs w:val="24"/>
          <w:lang w:val="en-GB"/>
        </w:rPr>
        <w:t>, our illustration</w:t>
      </w:r>
      <w:r w:rsidR="00F14BE0">
        <w:rPr>
          <w:bCs/>
          <w:szCs w:val="24"/>
          <w:lang w:val="en-GB"/>
        </w:rPr>
        <w:t xml:space="preserve"> </w:t>
      </w:r>
      <w:r>
        <w:rPr>
          <w:bCs/>
          <w:szCs w:val="24"/>
          <w:lang w:val="en-GB"/>
        </w:rPr>
        <w:t xml:space="preserve">using a small number of manually placed landmarks as a training set could be useful for studies seeking specifically to </w:t>
      </w:r>
      <w:r w:rsidR="00076953">
        <w:rPr>
          <w:bCs/>
          <w:szCs w:val="24"/>
          <w:lang w:val="en-GB"/>
        </w:rPr>
        <w:t>study</w:t>
      </w:r>
      <w:r>
        <w:rPr>
          <w:bCs/>
          <w:szCs w:val="24"/>
          <w:lang w:val="en-GB"/>
        </w:rPr>
        <w:t xml:space="preserve"> a sparse set of landmarks, perhaps to </w:t>
      </w:r>
      <w:r w:rsidR="00076953">
        <w:rPr>
          <w:bCs/>
          <w:szCs w:val="24"/>
          <w:lang w:val="en-GB"/>
        </w:rPr>
        <w:t xml:space="preserve">add more images to </w:t>
      </w:r>
      <w:r>
        <w:rPr>
          <w:bCs/>
          <w:szCs w:val="24"/>
          <w:lang w:val="en-GB"/>
        </w:rPr>
        <w:t xml:space="preserve">a dataset that is already manually landmarked or to add additional </w:t>
      </w:r>
      <w:r w:rsidR="00076953">
        <w:rPr>
          <w:bCs/>
          <w:szCs w:val="24"/>
          <w:lang w:val="en-GB"/>
        </w:rPr>
        <w:t>landmar</w:t>
      </w:r>
      <w:r w:rsidR="00F14BE0">
        <w:rPr>
          <w:bCs/>
          <w:szCs w:val="24"/>
          <w:lang w:val="en-GB"/>
        </w:rPr>
        <w:t>ks to an analysis</w:t>
      </w:r>
      <w:r>
        <w:rPr>
          <w:bCs/>
          <w:szCs w:val="24"/>
          <w:lang w:val="en-GB"/>
        </w:rPr>
        <w:t xml:space="preserve">. </w:t>
      </w:r>
      <w:r w:rsidR="004D1D0B">
        <w:rPr>
          <w:bCs/>
          <w:szCs w:val="24"/>
          <w:lang w:val="en-GB"/>
        </w:rPr>
        <w:t xml:space="preserve">Utilization of the </w:t>
      </w:r>
      <w:proofErr w:type="spellStart"/>
      <w:r w:rsidR="004D1D0B">
        <w:rPr>
          <w:bCs/>
          <w:szCs w:val="24"/>
          <w:lang w:val="en-GB"/>
        </w:rPr>
        <w:t>MeshMonk</w:t>
      </w:r>
      <w:proofErr w:type="spellEnd"/>
      <w:r w:rsidR="004D1D0B">
        <w:rPr>
          <w:bCs/>
          <w:szCs w:val="24"/>
          <w:lang w:val="en-GB"/>
        </w:rPr>
        <w:t xml:space="preserve"> software also gives the opportunity to minimize variation due to different observers. Take, for example, dataset</w:t>
      </w:r>
      <w:r w:rsidR="00076953">
        <w:rPr>
          <w:bCs/>
          <w:szCs w:val="24"/>
          <w:lang w:val="en-GB"/>
        </w:rPr>
        <w:t>s</w:t>
      </w:r>
      <w:r w:rsidR="004D1D0B">
        <w:rPr>
          <w:bCs/>
          <w:szCs w:val="24"/>
          <w:lang w:val="en-GB"/>
        </w:rPr>
        <w:t xml:space="preserve"> with manual landmarks indicated by two different observers. During the course of analysis, the inter-observer error of these observers would have to be calculated and taken into account when interpreting results. From our own study, the inter-observer error of the manual landmarks placed by two different observers was 0.56 mm</w:t>
      </w:r>
      <w:r w:rsidR="00A85F11">
        <w:rPr>
          <w:bCs/>
          <w:szCs w:val="24"/>
          <w:lang w:val="en-GB"/>
        </w:rPr>
        <w:t xml:space="preserve"> (</w:t>
      </w:r>
      <w:r w:rsidR="00F14BE0">
        <w:rPr>
          <w:bCs/>
          <w:szCs w:val="24"/>
          <w:lang w:val="en-GB"/>
        </w:rPr>
        <w:t xml:space="preserve">SI </w:t>
      </w:r>
      <w:r w:rsidR="00A85F11">
        <w:rPr>
          <w:bCs/>
          <w:szCs w:val="24"/>
          <w:lang w:val="en-GB"/>
        </w:rPr>
        <w:t>Table 2)</w:t>
      </w:r>
      <w:r w:rsidR="004D1D0B">
        <w:rPr>
          <w:bCs/>
          <w:szCs w:val="24"/>
          <w:lang w:val="en-GB"/>
        </w:rPr>
        <w:t xml:space="preserve">. With the </w:t>
      </w:r>
      <w:r w:rsidR="00F14BE0">
        <w:rPr>
          <w:bCs/>
          <w:szCs w:val="24"/>
          <w:lang w:val="en-GB"/>
        </w:rPr>
        <w:t xml:space="preserve">automatic landmarking </w:t>
      </w:r>
      <w:r w:rsidR="004D1D0B">
        <w:rPr>
          <w:bCs/>
          <w:szCs w:val="24"/>
          <w:lang w:val="en-GB"/>
        </w:rPr>
        <w:t xml:space="preserve">framework implemented during this study, we can minimize both intra-observer variance </w:t>
      </w:r>
      <w:r w:rsidR="00F14BE0">
        <w:rPr>
          <w:bCs/>
          <w:szCs w:val="24"/>
          <w:lang w:val="en-GB"/>
        </w:rPr>
        <w:t xml:space="preserve">for a single scan </w:t>
      </w:r>
      <w:r w:rsidR="004D1D0B">
        <w:rPr>
          <w:bCs/>
          <w:szCs w:val="24"/>
          <w:lang w:val="en-GB"/>
        </w:rPr>
        <w:t xml:space="preserve">(by averaging together all indications for </w:t>
      </w:r>
      <w:r w:rsidR="00F14BE0">
        <w:rPr>
          <w:bCs/>
          <w:szCs w:val="24"/>
          <w:lang w:val="en-GB"/>
        </w:rPr>
        <w:t>that</w:t>
      </w:r>
      <w:r w:rsidR="004D1D0B">
        <w:rPr>
          <w:bCs/>
          <w:szCs w:val="24"/>
          <w:lang w:val="en-GB"/>
        </w:rPr>
        <w:t xml:space="preserve"> scan by a single observer) and intra-observer variance across </w:t>
      </w:r>
      <w:r w:rsidR="00F14BE0">
        <w:rPr>
          <w:bCs/>
          <w:szCs w:val="24"/>
          <w:lang w:val="en-GB"/>
        </w:rPr>
        <w:t>scans</w:t>
      </w:r>
      <w:r w:rsidR="004D1D0B">
        <w:rPr>
          <w:bCs/>
          <w:szCs w:val="24"/>
          <w:lang w:val="en-GB"/>
        </w:rPr>
        <w:t xml:space="preserve"> by placing all indications from the training dataset on the template mesh and averaging the entire training set before carrying along these averages during the registration process to place them in an automatic fashion on the target image. This process finely tunes the position of the landmark, such that even if the </w:t>
      </w:r>
      <w:r w:rsidR="00076953">
        <w:rPr>
          <w:bCs/>
          <w:szCs w:val="24"/>
          <w:lang w:val="en-GB"/>
        </w:rPr>
        <w:t xml:space="preserve">training sets were </w:t>
      </w:r>
      <w:r w:rsidR="00F14BE0">
        <w:rPr>
          <w:bCs/>
          <w:szCs w:val="24"/>
          <w:lang w:val="en-GB"/>
        </w:rPr>
        <w:t>indicated</w:t>
      </w:r>
      <w:r w:rsidR="00076953">
        <w:rPr>
          <w:bCs/>
          <w:szCs w:val="24"/>
          <w:lang w:val="en-GB"/>
        </w:rPr>
        <w:t xml:space="preserve"> by two different observers, the variation in landmark </w:t>
      </w:r>
      <w:r w:rsidR="00F14BE0">
        <w:rPr>
          <w:bCs/>
          <w:szCs w:val="24"/>
          <w:lang w:val="en-GB"/>
        </w:rPr>
        <w:t>indication</w:t>
      </w:r>
      <w:r w:rsidR="00076953">
        <w:rPr>
          <w:bCs/>
          <w:szCs w:val="24"/>
          <w:lang w:val="en-GB"/>
        </w:rPr>
        <w:t xml:space="preserve"> is much smaller than the variation in manual landmark </w:t>
      </w:r>
      <w:r w:rsidR="00F14BE0">
        <w:rPr>
          <w:bCs/>
          <w:szCs w:val="24"/>
          <w:lang w:val="en-GB"/>
        </w:rPr>
        <w:t>indication</w:t>
      </w:r>
      <w:r w:rsidR="00076953">
        <w:rPr>
          <w:bCs/>
          <w:szCs w:val="24"/>
          <w:lang w:val="en-GB"/>
        </w:rPr>
        <w:t xml:space="preserve">, averaging 0.3834 mm in our study (Table </w:t>
      </w:r>
      <w:r w:rsidR="00F14BE0">
        <w:rPr>
          <w:bCs/>
          <w:szCs w:val="24"/>
          <w:lang w:val="en-GB"/>
        </w:rPr>
        <w:t>4</w:t>
      </w:r>
      <w:r w:rsidR="00076953">
        <w:rPr>
          <w:bCs/>
          <w:szCs w:val="24"/>
          <w:lang w:val="en-GB"/>
        </w:rPr>
        <w:t xml:space="preserve">; Figure 6). </w:t>
      </w:r>
    </w:p>
    <w:p w14:paraId="61029FBA" w14:textId="68CDCF23" w:rsidR="00760D2B" w:rsidRDefault="00786F67" w:rsidP="00786F67">
      <w:pPr>
        <w:rPr>
          <w:bCs/>
          <w:szCs w:val="24"/>
          <w:lang w:val="en-GB"/>
        </w:rPr>
      </w:pPr>
      <w:r>
        <w:rPr>
          <w:bCs/>
          <w:szCs w:val="24"/>
          <w:lang w:val="en-GB"/>
        </w:rPr>
        <w:t xml:space="preserve">A visual hallmark of the ability of spatially dense surface registration to reliably represent anatomical structures is found in the crispness of “average faces,” constructed by averaging together all registered surfaces in a study sample. Because the </w:t>
      </w:r>
      <w:proofErr w:type="spellStart"/>
      <w:r>
        <w:rPr>
          <w:bCs/>
          <w:szCs w:val="24"/>
          <w:lang w:val="en-GB"/>
        </w:rPr>
        <w:t>MeshMonk</w:t>
      </w:r>
      <w:proofErr w:type="spellEnd"/>
      <w:r>
        <w:rPr>
          <w:bCs/>
          <w:szCs w:val="24"/>
          <w:lang w:val="en-GB"/>
        </w:rPr>
        <w:t xml:space="preserve"> registration aligns </w:t>
      </w:r>
      <w:r>
        <w:rPr>
          <w:bCs/>
          <w:szCs w:val="24"/>
          <w:lang w:val="en-GB"/>
        </w:rPr>
        <w:lastRenderedPageBreak/>
        <w:t xml:space="preserve">closely with the underlying anatomical structure, averages across the study samples continue to cleanly resemble the structure and detail is not lost in the averaging process. Consider, for example, the sample average of 100 mandible scans registered using only iterative closest point registration </w:t>
      </w:r>
      <w:r w:rsidR="00F14BE0">
        <w:rPr>
          <w:bCs/>
          <w:szCs w:val="24"/>
          <w:lang w:val="en-GB"/>
        </w:rPr>
        <w:fldChar w:fldCharType="begin" w:fldLock="1"/>
      </w:r>
      <w:r w:rsidR="00346927">
        <w:rPr>
          <w:bCs/>
          <w:szCs w:val="24"/>
          <w:lang w:val="en-GB"/>
        </w:rPr>
        <w:instrText>ADDIN CSL_CITATION {"citationItems":[{"id":"ITEM-1","itemData":{"DOI":"10.1109/34.121791","abstract":"This paper describes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experience shows that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tion and a relatively small set of rotations to allow for the given level of model complexity. One important application of this method is to register sensed data from unfixtured rigid objects with an ideal geometric model prior to shape inspection. The described method is also useful for deciding fundamental issues such as the congruence (shape equivalence) of different geometric representations as well as for estimating the motion between point sets where the correspondences are not known. Experimental results show the capabilities of the registration algorithm on point sets, curves, and surfaces.","author":[{"dropping-particle":"","family":"Besl","given":"Paul J.","non-dropping-particle":"","parse-names":false,"suffix":""},{"dropping-particle":"","family":"McKay","given":"Niel D.","non-dropping-particle":"","parse-names":false,"suffix":""}],"container-title":"IEEE Transactions on Pattern Analysis and Machine Intelligence","id":"ITEM-1","issue":"2","issued":{"date-parts":[["1992"]]},"page":"239-256","title":"A method for registration of 3-D shapes","type":"article-journal","volume":"14"},"uris":["http://www.mendeley.com/documents/?uuid=c3acc835-57c5-4d6d-9c40-25c93366b374"]}],"mendeley":{"formattedCitation":"(Besl and McKay, 1992)","manualFormatting":"(ICP; Besl and McKay, 1992)","plainTextFormattedCitation":"(Besl and McKay, 1992)","previouslyFormattedCitation":"(Besl and McKay, 1992)"},"properties":{"noteIndex":0},"schema":"https://github.com/citation-style-language/schema/raw/master/csl-citation.json"}</w:instrText>
      </w:r>
      <w:r w:rsidR="00F14BE0">
        <w:rPr>
          <w:bCs/>
          <w:szCs w:val="24"/>
          <w:lang w:val="en-GB"/>
        </w:rPr>
        <w:fldChar w:fldCharType="separate"/>
      </w:r>
      <w:r w:rsidR="00F14BE0" w:rsidRPr="00F14BE0">
        <w:rPr>
          <w:bCs/>
          <w:noProof/>
          <w:szCs w:val="24"/>
          <w:lang w:val="en-GB"/>
        </w:rPr>
        <w:t>(</w:t>
      </w:r>
      <w:r w:rsidR="00F14BE0">
        <w:rPr>
          <w:bCs/>
          <w:noProof/>
          <w:szCs w:val="24"/>
          <w:lang w:val="en-GB"/>
        </w:rPr>
        <w:t xml:space="preserve">ICP; </w:t>
      </w:r>
      <w:r w:rsidR="00F14BE0" w:rsidRPr="00F14BE0">
        <w:rPr>
          <w:bCs/>
          <w:noProof/>
          <w:szCs w:val="24"/>
          <w:lang w:val="en-GB"/>
        </w:rPr>
        <w:t>Besl and McKay, 1992)</w:t>
      </w:r>
      <w:r w:rsidR="00F14BE0">
        <w:rPr>
          <w:bCs/>
          <w:szCs w:val="24"/>
          <w:lang w:val="en-GB"/>
        </w:rPr>
        <w:fldChar w:fldCharType="end"/>
      </w:r>
      <w:r>
        <w:rPr>
          <w:bCs/>
          <w:szCs w:val="24"/>
          <w:lang w:val="en-GB"/>
        </w:rPr>
        <w:t xml:space="preserve"> versus the sample average of the same 100 mandibles, registered using ICP plus non-rigid transformation, the process implemented in </w:t>
      </w:r>
      <w:proofErr w:type="spellStart"/>
      <w:r>
        <w:rPr>
          <w:bCs/>
          <w:szCs w:val="24"/>
          <w:lang w:val="en-GB"/>
        </w:rPr>
        <w:t>MeshMonk</w:t>
      </w:r>
      <w:proofErr w:type="spellEnd"/>
      <w:r>
        <w:rPr>
          <w:bCs/>
          <w:szCs w:val="24"/>
          <w:lang w:val="en-GB"/>
        </w:rPr>
        <w:t xml:space="preserve"> (Figure 8). In the ICP-only average, fine details of the alveolar crest, mental foramen, and coronoid and condylar processes are overly smoothed compared to the level of detail present in the ICP plus non-rigid registration averages. Thus, non-expert readers can easily evaluate the quality of dense-correspondence morphometrics research by looking at the average surface shapes used, with the understanding that high quality mapping software leads to sharp average scans where anatomical positions of interest are clearly defined and identified.</w:t>
      </w:r>
    </w:p>
    <w:p w14:paraId="393EB8AB" w14:textId="545D725B" w:rsidR="00786F67" w:rsidRDefault="00760D2B" w:rsidP="00786F67">
      <w:pPr>
        <w:rPr>
          <w:bCs/>
          <w:szCs w:val="24"/>
          <w:lang w:val="en-GB"/>
        </w:rPr>
      </w:pPr>
      <w:commentRangeStart w:id="9"/>
      <w:r>
        <w:rPr>
          <w:bCs/>
          <w:szCs w:val="24"/>
          <w:lang w:val="en-GB"/>
        </w:rPr>
        <w:t xml:space="preserve">As illustrated in Figure 8, </w:t>
      </w:r>
      <w:proofErr w:type="spellStart"/>
      <w:r>
        <w:rPr>
          <w:bCs/>
          <w:szCs w:val="24"/>
          <w:lang w:val="en-GB"/>
        </w:rPr>
        <w:t>MeshMonk</w:t>
      </w:r>
      <w:proofErr w:type="spellEnd"/>
      <w:r>
        <w:rPr>
          <w:bCs/>
          <w:szCs w:val="24"/>
          <w:lang w:val="en-GB"/>
        </w:rPr>
        <w:t xml:space="preserve"> can also be used to characterize structures other than faces. </w:t>
      </w:r>
      <w:r w:rsidR="00786F67">
        <w:rPr>
          <w:bCs/>
          <w:szCs w:val="24"/>
          <w:lang w:val="en-GB"/>
        </w:rPr>
        <w:t xml:space="preserve"> </w:t>
      </w:r>
      <w:commentRangeEnd w:id="9"/>
      <w:r>
        <w:rPr>
          <w:rStyle w:val="CommentReference"/>
        </w:rPr>
        <w:commentReference w:id="9"/>
      </w:r>
    </w:p>
    <w:p w14:paraId="187CC9A3" w14:textId="3B57F98E" w:rsidR="00760D2B" w:rsidRDefault="00786F67" w:rsidP="00B573C7">
      <w:pPr>
        <w:rPr>
          <w:bCs/>
          <w:szCs w:val="24"/>
          <w:lang w:val="en-GB"/>
        </w:rPr>
      </w:pPr>
      <w:r>
        <w:rPr>
          <w:bCs/>
          <w:szCs w:val="24"/>
          <w:lang w:val="en-GB"/>
        </w:rPr>
        <w:t xml:space="preserve">With respect to the overarching theme of this journal issue, </w:t>
      </w:r>
      <w:proofErr w:type="spellStart"/>
      <w:r>
        <w:rPr>
          <w:bCs/>
          <w:szCs w:val="24"/>
          <w:lang w:val="en-GB"/>
        </w:rPr>
        <w:t>MeshMonk</w:t>
      </w:r>
      <w:proofErr w:type="spellEnd"/>
      <w:r>
        <w:rPr>
          <w:bCs/>
          <w:szCs w:val="24"/>
          <w:lang w:val="en-GB"/>
        </w:rPr>
        <w:t xml:space="preserve"> represents a step forward in our ability to describe complex structures, like the human face, for clinical and non-clinical purposes. Researchers are no longer limited </w:t>
      </w:r>
      <w:r w:rsidR="00181566">
        <w:rPr>
          <w:bCs/>
          <w:szCs w:val="24"/>
          <w:lang w:val="en-GB"/>
        </w:rPr>
        <w:t xml:space="preserve">to a few homologous points, chosen because they can be reliably indicated over </w:t>
      </w:r>
      <w:r w:rsidR="00DB647C">
        <w:rPr>
          <w:bCs/>
          <w:szCs w:val="24"/>
          <w:lang w:val="en-GB"/>
        </w:rPr>
        <w:t>hundreds</w:t>
      </w:r>
      <w:r w:rsidR="00181566">
        <w:rPr>
          <w:bCs/>
          <w:szCs w:val="24"/>
          <w:lang w:val="en-GB"/>
        </w:rPr>
        <w:t xml:space="preserve"> of hours of work. Instead, fine details of the face can be identified and compared across thousands of images in a few hours, and additional images can be incorporated just as easily</w:t>
      </w:r>
      <w:r w:rsidR="00293D7D">
        <w:rPr>
          <w:bCs/>
          <w:szCs w:val="24"/>
          <w:lang w:val="en-GB"/>
        </w:rPr>
        <w:t>, regardless of the camera system with which they were captured, allowing for the incorporation of images from different sources and databases (e.g. Facebase.org)</w:t>
      </w:r>
      <w:r w:rsidR="00181566">
        <w:rPr>
          <w:bCs/>
          <w:szCs w:val="24"/>
          <w:lang w:val="en-GB"/>
        </w:rPr>
        <w:t>. Within the dense-correspondence framework, researchers can develop algorithms to recognize fine structures indicative of a specific dysmorphology</w:t>
      </w:r>
      <w:r w:rsidR="00293D7D">
        <w:rPr>
          <w:bCs/>
          <w:szCs w:val="24"/>
          <w:lang w:val="en-GB"/>
        </w:rPr>
        <w:t>, aiding clinicians in diagnoses which are typically reliant upon the experience of the examiner</w:t>
      </w:r>
      <w:r w:rsidR="00181566">
        <w:rPr>
          <w:bCs/>
          <w:szCs w:val="24"/>
          <w:lang w:val="en-GB"/>
        </w:rPr>
        <w:t xml:space="preserve"> </w:t>
      </w:r>
      <w:r w:rsidR="00181566">
        <w:rPr>
          <w:bCs/>
          <w:szCs w:val="24"/>
          <w:lang w:val="en-GB"/>
        </w:rPr>
        <w:fldChar w:fldCharType="begin" w:fldLock="1"/>
      </w:r>
      <w:r w:rsidR="0064153F">
        <w:rPr>
          <w:bCs/>
          <w:szCs w:val="24"/>
          <w:lang w:val="en-GB"/>
        </w:rPr>
        <w:instrText>ADDIN CSL_CITATION {"citationItems":[{"id":"ITEM-1","itemData":{"DOI":"10.1002/ajmg.a.37850","ISSN":"15524833","abstract":"A group of patients who had cancer as a child were previously found to have distinct patterns of morphological abnormalities. In this study, we investigated the added value of 3D shape analysis to characterize their facial morphology. Primarily, we showed in an objective and quantitative manner that the overall facial dys-morphism of the individuals who had had a childhood cancer was significantly greater than that of the controls. We also demon-strated how the same approach can be used to detect a similar disparity for a more localized malar region comprising custom-ized disconnected patches defined on both sides of the face. In addition, by comparing original face surfaces to their mirrored forms, we confirmed that the patient group had significantly greater facial asymmetry than the controls. Each of these results made use of surface shape differences not detectable by simple linear or angular characteristics as might be used in analyses based on measures captured manually or derived from landmarks annotating 2D photographic images. We conclude that 3D mor-phometric analysis of a relatively small heterogeneous patient group can further delineate face shape differences from typically developing individuals that are too subtle or geometrically com-plex to identify or quantify objectively with conventional clinical and anthropometric approaches.","author":[{"dropping-particle":"","family":"Hopman","given":"Saskia M.J.","non-dropping-particle":"","parse-names":false,"suffix":""},{"dropping-particle":"","family":"Merks","given":"Johannes H.M.","non-dropping-particle":"","parse-names":false,"suffix":""},{"dropping-particle":"","family":"Suttie","given":"Michael","non-dropping-particle":"","parse-names":false,"suffix":""},{"dropping-particle":"","family":"Hennekam","given":"Raoul C.M.","non-dropping-particle":"","parse-names":false,"suffix":""},{"dropping-particle":"","family":"Hammond","given":"Peter","non-dropping-particle":"","parse-names":false,"suffix":""}],"container-title":"American Journal of Medical Genetics, Part A","id":"ITEM-1","issue":"11","issued":{"date-parts":[["2016"]]},"page":"2905-2915","title":"3D morphometry aids facial analysis of individuals with a childhood cancer","type":"article-journal","volume":"170"},"uris":["http://www.mendeley.com/documents/?uuid=07fe3763-f7d1-47e4-b009-7c0b9453aa97"]},{"id":"ITEM-2","itemData":{"DOI":"10.1016/j.jcms.2016.08.020","ISBN":"6176438578","ISSN":"18784119","PMID":"27720275","abstract":"Background Midface hypoplasia as exemplified by Treacher Collins Syndrome (TCS) can impair appearance and function. Reconstruction involves multiple invasive surgeries with variable long-term outcomes. This study aims to describe normal and dysmorphic midface postnatal development through combined modelling of skeletal and soft tissues and to develop a surgical evaluation tool. Materials and methods Midface skeletal and soft tissue surfaces were extracted from computed tomography scans of 52 control and 14 TCS children, then analysed using dense surface modelling. The model was used to describe midface growth, morphology, and asymmetry, then evaluate postoperative outcomes. Results Parameters responsible for the greatest variation in midface size and shape showed differences between TCS and controls with close alignment between skeletal and soft tissue models. TCS children exhibited midface dysmorphology and hypoplasia when compared with controls. Asymmetry was also significantly higher in TCS midfaces. Combined modelling was used to evaluate the impact of surgery in one TCS individual who showed normalisation immediately after surgery but reversion towards TCS dysmorphology after 1 year. Conclusion This is the first quantitative analysis of postnatal midface development using combined modelling of skeletal and soft tissues. We also provide an approach for evaluation of surgical outcomes, laying the foundations for future development of a preoperative planning tool.","author":[{"dropping-particle":"","family":"Ibrahim","given":"Amel","non-dropping-particle":"","parse-names":false,"suffix":""},{"dropping-particle":"","family":"Suttie","given":"Michael","non-dropping-particle":"","parse-names":false,"suffix":""},{"dropping-particle":"","family":"Bulstrode","given":"Neil W.","non-dropping-particle":"","parse-names":false,"suffix":""},{"dropping-particle":"","family":"Britto","given":"Jonathan A.","non-dropping-particle":"","parse-names":false,"suffix":""},{"dropping-particle":"","family":"Dunaway","given":"David","non-dropping-particle":"","parse-names":false,"suffix":""},{"dropping-particle":"","family":"Hammond","given":"Peter","non-dropping-particle":"","parse-names":false,"suffix":""},{"dropping-particle":"","family":"Ferretti","given":"Patrizia","non-dropping-particle":"","parse-names":false,"suffix":""}],"container-title":"Journal of Craniomaxillofacial Surgery","id":"ITEM-2","issue":"11","issued":{"date-parts":[["2016"]]},"page":"1777-1785","title":"Combined soft and skeletal tissue modelling of normal and dysmorphic midface postnatal development","type":"article-journal","volume":"44"},"uris":["http://www.mendeley.com/documents/?uuid=c5305771-1b0d-48a6-9919-b5b66900f1f3"]},{"id":"ITEM-3","itemData":{"DOI":"10.1111/acer.13429","ISSN":"15300277","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ttie","given":"Michael","non-dropping-particle":"","parse-names":false,"suffix":""},{"dropping-particle":"","family":"Wetherill","given":"Leah","non-dropping-particle":"","parse-names":false,"suffix":""},{"dropping-particle":"","family":"Jacobson","given":"Sandra W.","non-dropping-particle":"","parse-names":false,"suffix":""},{"dropping-particle":"","family":"Jacobson","given":"Joseph L.","non-dropping-particle":"","parse-names":false,"suffix":""},{"dropping-particle":"","family":"Hoyme","given":"H. Eugene","non-dropping-particle":"","parse-names":false,"suffix":""},{"dropping-particle":"","family":"Sowell","given":"Elizabeth R.","non-dropping-particle":"","parse-names":false,"suffix":""},{"dropping-particle":"","family":"Coles","given":"Claire","non-dropping-particle":"","parse-names":false,"suffix":""},{"dropping-particle":"","family":"Wozniak","given":"Jeffrey R.","non-dropping-particle":"","parse-names":false,"suffix":""},{"dropping-particle":"","family":"Riley","given":"Edward P.","non-dropping-particle":"","parse-names":false,"suffix":""},{"dropping-particle":"","family":"Jones","given":"Kenneth L.","non-dropping-particle":"","parse-names":false,"suffix":""},{"dropping-particle":"","family":"Foroud","given":"Tatiana","non-dropping-particle":"","parse-names":false,"suffix":""},{"dropping-particle":"","family":"Hammond","given":"Peter","non-dropping-particle":"","parse-names":false,"suffix":""},{"dropping-particle":"","family":"Consortium","given":"CIFASD","non-dropping-particle":"","parse-names":false,"suffix":""}],"container-title":"Alcoholism: Clinical and Experimental Research","id":"ITEM-3","issue":"8","issued":{"date-parts":[["2017"]]},"page":"1471-1483","title":"Facial curvature detects and explicates ethnic differences in effects of prenatal alcohol exposure","type":"article-journal","volume":"41"},"uris":["http://www.mendeley.com/documents/?uuid=2868e8e7-fd90-460d-a74d-950c46eb3693"]},{"id":"ITEM-4","itemData":{"DOI":"10.1542/peds.2012-1371","author":[{"dropping-particle":"","family":"Suttie","given":"Michael","non-dropping-particle":"","parse-names":false,"suffix":""},{"dropping-particle":"","family":"Foroud","given":"Tatiana","non-dropping-particle":"","parse-names":false,"suffix":""},{"dropping-particle":"","family":"Wetherill","given":"Leah","non-dropping-particle":"","parse-names":false,"suffix":""},{"dropping-particle":"","family":"Jacobson","given":"Joseph","non-dropping-particle":"","parse-names":false,"suffix":""},{"dropping-particle":"","family":"Molteno","given":"Christopher","non-dropping-particle":"","parse-names":false,"suffix":""},{"dropping-particle":"","family":"Meintjes","given":"Ernesta","non-dropping-particle":"","parse-names":false,"suffix":""},{"dropping-particle":"","family":"Hoyme","given":"Eugene","non-dropping-particle":"","parse-names":false,"suffix":""},{"dropping-particle":"","family":"Khaole","given":"Nathaniel","non-dropping-particle":"","parse-names":false,"suffix":""},{"dropping-particle":"","family":"Robinson","given":"Luther","non-dropping-particle":"","parse-names":false,"suffix":""},{"dropping-particle":"","family":"Riley","given":"Edward","non-dropping-particle":"","parse-names":false,"suffix":""},{"dropping-particle":"","family":"Jacobson","given":"Sandra","non-dropping-particle":"","parse-names":false,"suffix":""},{"dropping-particle":"","family":"Hammond","given":"Peter","non-dropping-particle":"","parse-names":false,"suffix":""}],"container-title":"Pediatrics","id":"ITEM-4","issue":"3","issued":{"date-parts":[["2013"]]},"page":"e779-e788","title":"Facial Dysmorphism Across the Fetal Alcohol Spectrum","type":"article-journal","volume":"131"},"uris":["http://www.mendeley.com/documents/?uuid=a39ec091-8d3c-43e3-8f63-2f5ee810345e"]},{"id":"ITEM-5","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dropping-particle":"","family":"Consortium","given":"CIFASD","non-dropping-particle":"","parse-names":false,"suffix":""}],"container-title":"Alcohol","id":"ITEM-5","issue":"7-8","issued":{"date-parts":[["2010"]]},"page":"649-657","title":"Prenatal alcohol exposure alters the patterns of facial asymmetry","type":"article-journal","volume":"44"},"uris":["http://www.mendeley.com/documents/?uuid=d33669dd-f5d1-42b3-961c-a1e7d9feff76"]}],"mendeley":{"formattedCitation":"(Hopman et al., 2016; Ibrahim et al., 2016; Klingenberg et al., 2010; Suttie et al., 2013, 2017)","plainTextFormattedCitation":"(Hopman et al., 2016; Ibrahim et al., 2016; Klingenberg et al., 2010; Suttie et al., 2013, 2017)","previouslyFormattedCitation":"(Hopman et al., 2016; Ibrahim et al., 2016; Klingenberg et al., 2010; Suttie et al., 2013, 2017)"},"properties":{"noteIndex":0},"schema":"https://github.com/citation-style-language/schema/raw/master/csl-citation.json"}</w:instrText>
      </w:r>
      <w:r w:rsidR="00181566">
        <w:rPr>
          <w:bCs/>
          <w:szCs w:val="24"/>
          <w:lang w:val="en-GB"/>
        </w:rPr>
        <w:fldChar w:fldCharType="separate"/>
      </w:r>
      <w:r w:rsidR="00181566" w:rsidRPr="00181566">
        <w:rPr>
          <w:bCs/>
          <w:noProof/>
          <w:szCs w:val="24"/>
          <w:lang w:val="en-GB"/>
        </w:rPr>
        <w:t>(Hopman et al., 2016; Ibrahim et al., 2016; Klingenberg et al., 2010; Suttie et al., 2013, 2017)</w:t>
      </w:r>
      <w:r w:rsidR="00181566">
        <w:rPr>
          <w:bCs/>
          <w:szCs w:val="24"/>
          <w:lang w:val="en-GB"/>
        </w:rPr>
        <w:fldChar w:fldCharType="end"/>
      </w:r>
      <w:r w:rsidR="00293D7D">
        <w:rPr>
          <w:bCs/>
          <w:szCs w:val="24"/>
          <w:lang w:val="en-GB"/>
        </w:rPr>
        <w:t xml:space="preserve">. </w:t>
      </w:r>
      <w:r w:rsidR="00B45E0D">
        <w:rPr>
          <w:bCs/>
          <w:szCs w:val="24"/>
          <w:lang w:val="en-GB"/>
        </w:rPr>
        <w:t xml:space="preserve">Our own recent work is an example of the potential of the </w:t>
      </w:r>
      <w:proofErr w:type="spellStart"/>
      <w:r w:rsidR="00B45E0D">
        <w:rPr>
          <w:bCs/>
          <w:szCs w:val="24"/>
          <w:lang w:val="en-GB"/>
        </w:rPr>
        <w:t>MeshMonk</w:t>
      </w:r>
      <w:proofErr w:type="spellEnd"/>
      <w:r w:rsidR="00B45E0D">
        <w:rPr>
          <w:bCs/>
          <w:szCs w:val="24"/>
          <w:lang w:val="en-GB"/>
        </w:rPr>
        <w:t xml:space="preserve"> software to contribute to our understanding of the underlying genetic contributions to </w:t>
      </w:r>
      <w:r w:rsidR="00B1774C">
        <w:rPr>
          <w:bCs/>
          <w:szCs w:val="24"/>
          <w:lang w:val="en-GB"/>
        </w:rPr>
        <w:t>normal-range</w:t>
      </w:r>
      <w:r w:rsidR="00B45E0D">
        <w:rPr>
          <w:bCs/>
          <w:szCs w:val="24"/>
          <w:lang w:val="en-GB"/>
        </w:rPr>
        <w:t xml:space="preserve"> 3D facial variation</w:t>
      </w:r>
      <w:r w:rsidR="00B1774C">
        <w:rPr>
          <w:bCs/>
          <w:szCs w:val="24"/>
          <w:lang w:val="en-GB"/>
        </w:rPr>
        <w:t xml:space="preserve"> </w:t>
      </w:r>
      <w:r w:rsidR="00B45E0D">
        <w:rPr>
          <w:bCs/>
          <w:szCs w:val="24"/>
          <w:lang w:val="en-GB"/>
        </w:rPr>
        <w:fldChar w:fldCharType="begin" w:fldLock="1"/>
      </w:r>
      <w:r w:rsidR="0035496B">
        <w:rPr>
          <w:bCs/>
          <w:szCs w:val="24"/>
          <w:lang w:val="en-GB"/>
        </w:rPr>
        <w:instrText>ADDIN CSL_CITATION {"citationItems":[{"id":"ITEM-1","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1","issued":{"date-parts":[["2018"]]},"page":"414-423","title":"Genome-wide mapping of global-to-local genetic effects on human facial shape","type":"article-journal","volume":"50"},"uris":["http://www.mendeley.com/documents/?uuid=b8bd7ecb-9559-4f8e-a551-50976763bea0"]}],"mendeley":{"formattedCitation":"(Claes et al., 2018)","plainTextFormattedCitation":"(Claes et al., 2018)","previouslyFormattedCitation":"(Claes et al., 2018)"},"properties":{"noteIndex":0},"schema":"https://github.com/citation-style-language/schema/raw/master/csl-citation.json"}</w:instrText>
      </w:r>
      <w:r w:rsidR="00B45E0D">
        <w:rPr>
          <w:bCs/>
          <w:szCs w:val="24"/>
          <w:lang w:val="en-GB"/>
        </w:rPr>
        <w:fldChar w:fldCharType="separate"/>
      </w:r>
      <w:r w:rsidR="00772C2F" w:rsidRPr="00772C2F">
        <w:rPr>
          <w:bCs/>
          <w:noProof/>
          <w:szCs w:val="24"/>
          <w:lang w:val="en-GB"/>
        </w:rPr>
        <w:t>(Claes et al., 2018)</w:t>
      </w:r>
      <w:r w:rsidR="00B45E0D">
        <w:rPr>
          <w:bCs/>
          <w:szCs w:val="24"/>
          <w:lang w:val="en-GB"/>
        </w:rPr>
        <w:fldChar w:fldCharType="end"/>
      </w:r>
      <w:r w:rsidR="00B45E0D">
        <w:rPr>
          <w:bCs/>
          <w:szCs w:val="24"/>
          <w:lang w:val="en-GB"/>
        </w:rPr>
        <w:t xml:space="preserve">. </w:t>
      </w:r>
      <w:r w:rsidR="00B1774C">
        <w:rPr>
          <w:bCs/>
          <w:szCs w:val="24"/>
          <w:lang w:val="en-GB"/>
        </w:rPr>
        <w:t xml:space="preserve">With the increase in </w:t>
      </w:r>
      <w:r w:rsidR="00772C2F">
        <w:rPr>
          <w:bCs/>
          <w:szCs w:val="24"/>
          <w:lang w:val="en-GB"/>
        </w:rPr>
        <w:t xml:space="preserve">resolution offered by </w:t>
      </w:r>
      <w:proofErr w:type="spellStart"/>
      <w:r w:rsidR="00772C2F">
        <w:rPr>
          <w:bCs/>
          <w:szCs w:val="24"/>
          <w:lang w:val="en-GB"/>
        </w:rPr>
        <w:t>MeshMonk</w:t>
      </w:r>
      <w:proofErr w:type="spellEnd"/>
      <w:r w:rsidR="00772C2F">
        <w:rPr>
          <w:bCs/>
          <w:szCs w:val="24"/>
          <w:lang w:val="en-GB"/>
        </w:rPr>
        <w:t xml:space="preserve">, we were able to </w:t>
      </w:r>
      <w:r w:rsidR="00C535D7">
        <w:rPr>
          <w:bCs/>
          <w:szCs w:val="24"/>
          <w:lang w:val="en-GB"/>
        </w:rPr>
        <w:t>utilize</w:t>
      </w:r>
      <w:r w:rsidR="00772C2F">
        <w:rPr>
          <w:bCs/>
          <w:szCs w:val="24"/>
          <w:lang w:val="en-GB"/>
        </w:rPr>
        <w:t xml:space="preserve"> two different datasets and identify more loci than had previously been reported in a single GWAS of facial variation, even those with a larger sample size </w:t>
      </w:r>
      <w:r w:rsidR="00772C2F">
        <w:rPr>
          <w:bCs/>
          <w:szCs w:val="24"/>
          <w:lang w:val="en-GB"/>
        </w:rPr>
        <w:fldChar w:fldCharType="begin" w:fldLock="1"/>
      </w:r>
      <w:r w:rsidR="0064153F">
        <w:rPr>
          <w:bCs/>
          <w:szCs w:val="24"/>
          <w:lang w:val="en-GB"/>
        </w:rPr>
        <w:instrText>ADDIN CSL_CITATION {"citationItems":[{"id":"ITEM-1","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1","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2","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as","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2","issue":"9","issued":{"date-parts":[["2012"]]},"page":"e1002932","title":"A Genome-Wide Association Study Identifies Five Loci Influencing Facial Morphology in Europeans","type":"article-journal","volume":"8"},"uris":["http://www.mendeley.com/documents/?uuid=6513acb8-b119-4042-a072-4105a8994a81"]},{"id":"ITEM-3","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3","issue":"8","issued":{"date-parts":[["2016"]]},"page":"1-21","title":"Genome-Wide Association Study Reveals Multiple Loci Influencing Normal Human Facial Morphology","type":"article-journal","volume":"12"},"uris":["http://www.mendeley.com/documents/?uuid=a74b97e8-3673-4d47-9805-f508d0827b23"]}],"mendeley":{"formattedCitation":"(Liu et al., 2012; Paternoster et al., 2012; Shaffer et al., 2016)","plainTextFormattedCitation":"(Liu et al., 2012; Paternoster et al., 2012; Shaffer et al., 2016)","previouslyFormattedCitation":"(Liu et al., 2012; Paternoster et al., 2012; Shaffer et al., 2016)"},"properties":{"noteIndex":0},"schema":"https://github.com/citation-style-language/schema/raw/master/csl-citation.json"}</w:instrText>
      </w:r>
      <w:r w:rsidR="00772C2F">
        <w:rPr>
          <w:bCs/>
          <w:szCs w:val="24"/>
          <w:lang w:val="en-GB"/>
        </w:rPr>
        <w:fldChar w:fldCharType="separate"/>
      </w:r>
      <w:r w:rsidR="0035496B" w:rsidRPr="0035496B">
        <w:rPr>
          <w:bCs/>
          <w:noProof/>
          <w:szCs w:val="24"/>
          <w:lang w:val="en-GB"/>
        </w:rPr>
        <w:t>(Liu et al., 2012; Paternoster et al., 2012; Shaffer et al., 2016)</w:t>
      </w:r>
      <w:r w:rsidR="00772C2F">
        <w:rPr>
          <w:bCs/>
          <w:szCs w:val="24"/>
          <w:lang w:val="en-GB"/>
        </w:rPr>
        <w:fldChar w:fldCharType="end"/>
      </w:r>
      <w:r w:rsidR="00772C2F">
        <w:rPr>
          <w:bCs/>
          <w:szCs w:val="24"/>
          <w:lang w:val="en-GB"/>
        </w:rPr>
        <w:t xml:space="preserve">. Other works in this issue using </w:t>
      </w:r>
      <w:proofErr w:type="spellStart"/>
      <w:r w:rsidR="00772C2F">
        <w:rPr>
          <w:bCs/>
          <w:szCs w:val="24"/>
          <w:lang w:val="en-GB"/>
        </w:rPr>
        <w:t>MeshMonk</w:t>
      </w:r>
      <w:proofErr w:type="spellEnd"/>
      <w:r w:rsidR="00772C2F">
        <w:rPr>
          <w:bCs/>
          <w:szCs w:val="24"/>
          <w:lang w:val="en-GB"/>
        </w:rPr>
        <w:t xml:space="preserve"> highlight our ability to finely localize facial variation and genetic effects associated with a common dysmorphology (</w:t>
      </w:r>
      <w:proofErr w:type="spellStart"/>
      <w:r w:rsidR="00772C2F">
        <w:rPr>
          <w:bCs/>
          <w:szCs w:val="24"/>
          <w:lang w:val="en-GB"/>
        </w:rPr>
        <w:t>Indencleef</w:t>
      </w:r>
      <w:proofErr w:type="spellEnd"/>
      <w:r w:rsidR="00772C2F">
        <w:rPr>
          <w:bCs/>
          <w:szCs w:val="24"/>
          <w:lang w:val="en-GB"/>
        </w:rPr>
        <w:t>, 2018, this issue) and to push forward our understanding of the heritability of the face in a family-based study (</w:t>
      </w:r>
      <w:proofErr w:type="spellStart"/>
      <w:r w:rsidR="00772C2F">
        <w:rPr>
          <w:bCs/>
          <w:szCs w:val="24"/>
          <w:lang w:val="en-GB"/>
        </w:rPr>
        <w:t>Hoskens</w:t>
      </w:r>
      <w:proofErr w:type="spellEnd"/>
      <w:r w:rsidR="00772C2F">
        <w:rPr>
          <w:bCs/>
          <w:szCs w:val="24"/>
          <w:lang w:val="en-GB"/>
        </w:rPr>
        <w:t>, 2018, this issue).</w:t>
      </w:r>
      <w:r w:rsidR="00760D2B">
        <w:rPr>
          <w:bCs/>
          <w:szCs w:val="24"/>
          <w:lang w:val="en-GB"/>
        </w:rPr>
        <w:t xml:space="preserve"> </w:t>
      </w:r>
    </w:p>
    <w:p w14:paraId="041B3E35" w14:textId="46895EC3" w:rsidR="00760D2B" w:rsidRDefault="00760D2B" w:rsidP="00B573C7">
      <w:pPr>
        <w:rPr>
          <w:bCs/>
          <w:szCs w:val="24"/>
          <w:lang w:val="en-GB"/>
        </w:rPr>
      </w:pPr>
      <w:r>
        <w:rPr>
          <w:bCs/>
          <w:szCs w:val="24"/>
          <w:lang w:val="en-GB"/>
        </w:rPr>
        <w:t xml:space="preserve">In this study, we present </w:t>
      </w:r>
      <w:proofErr w:type="spellStart"/>
      <w:r>
        <w:rPr>
          <w:bCs/>
          <w:szCs w:val="24"/>
          <w:lang w:val="en-GB"/>
        </w:rPr>
        <w:t>MeshMonk</w:t>
      </w:r>
      <w:proofErr w:type="spellEnd"/>
      <w:r>
        <w:rPr>
          <w:bCs/>
          <w:szCs w:val="24"/>
          <w:lang w:val="en-GB"/>
        </w:rPr>
        <w:t xml:space="preserve">, an open-source resource for intensive 3D phenotyping on a large scale. Compared to a sparse set of manual landmarks, </w:t>
      </w:r>
      <w:proofErr w:type="spellStart"/>
      <w:r>
        <w:rPr>
          <w:bCs/>
          <w:szCs w:val="24"/>
          <w:lang w:val="en-GB"/>
        </w:rPr>
        <w:t>MeshMonk</w:t>
      </w:r>
      <w:proofErr w:type="spellEnd"/>
      <w:r>
        <w:rPr>
          <w:bCs/>
          <w:szCs w:val="24"/>
          <w:lang w:val="en-GB"/>
        </w:rPr>
        <w:t xml:space="preserve"> is able to accurately place the same set of landmarks with an average indication error of less than 1 mm. Previous studies have also reported that the </w:t>
      </w:r>
      <w:r w:rsidR="0014215E">
        <w:rPr>
          <w:bCs/>
          <w:szCs w:val="24"/>
          <w:lang w:val="en-GB"/>
        </w:rPr>
        <w:t xml:space="preserve">repeatability </w:t>
      </w:r>
      <w:r>
        <w:rPr>
          <w:bCs/>
          <w:szCs w:val="24"/>
          <w:lang w:val="en-GB"/>
        </w:rPr>
        <w:t xml:space="preserve">error associated with </w:t>
      </w:r>
      <w:r w:rsidR="0014215E">
        <w:rPr>
          <w:bCs/>
          <w:szCs w:val="24"/>
          <w:lang w:val="en-GB"/>
        </w:rPr>
        <w:t xml:space="preserve">the </w:t>
      </w:r>
      <w:r>
        <w:rPr>
          <w:bCs/>
          <w:szCs w:val="24"/>
          <w:lang w:val="en-GB"/>
        </w:rPr>
        <w:t>template registration invoked in the software is 0.2 mm</w:t>
      </w:r>
      <w:r w:rsidR="0014215E">
        <w:rPr>
          <w:bCs/>
          <w:szCs w:val="24"/>
          <w:lang w:val="en-GB"/>
        </w:rPr>
        <w:t xml:space="preserve"> </w:t>
      </w:r>
      <w:r w:rsidR="0014215E">
        <w:rPr>
          <w:bCs/>
          <w:szCs w:val="24"/>
          <w:lang w:val="en-GB"/>
        </w:rPr>
        <w:fldChar w:fldCharType="begin" w:fldLock="1"/>
      </w:r>
      <w:r w:rsidR="0034220C">
        <w:rPr>
          <w:bCs/>
          <w:szCs w:val="24"/>
          <w:lang w:val="en-GB"/>
        </w:rPr>
        <w:instrText>ADDIN CSL_CITATION {"citationItems":[{"id":"ITEM-1","itemData":{"DOI":"10.1111/j.1469-7580.2012.01528.x","ISSN":"1469-7580","PMID":"22702244","abstract":"Accurate measurement of facial sexual dimorphism is useful to understanding facial anatomy and specifically how faces influence, and have been influenced by, sexual selection. An important facial aspect is the display of bilateral symmetry, invoking the need to investigate aspects of symmetry and asymmetry separately when examining facial shape. Previous studies typically employed landmarks that provided only a sparse facial representation, where different landmark choices could lead to contrasting outcomes. Furthermore, sexual dimorphism is only tested as a difference of sample means, which is statistically the same as a difference in population location only. Within the framework of geometric morphometrics, we partition facial shape, represented in a spatially dense way, into patterns of symmetry and asymmetry, following a two-factor anova design. Subsequently, we investigate sexual dimorphism in symmetry and asymmetry patterns separately, and on multiple aspects, by examining (i) population location differences as well as differences in population variance-covariance; (ii) scale; and (iii) orientation. One important challenge in this approach is the proportionally high number of variables to observations necessitating the implementation of permutational and computationally feasible statistics. In a sample of gender-matched young adults (18-25 years) with self-reported European ancestry, we found greater variation in male faces than in women for all measurements. Statistically significant sexual dimorphism was found for the aspect of location in both symmetry and asymmetry (directional asymmetry), for the aspect of scale only in asymmetry (magnitude of fluctuating asymmetry) and, in contrast, for the aspect of orientation only in symmetry. Interesting interplays with hypotheses in evolutionary and developmental biology were observed, such as the selective nature of the force underpinning sexual dimorphism and the genetic independence of the structural patterns of fluctuating asymmetry. Additionally, insights into growth patterns of the soft tissue envelope of the face and underlying skull structure can also be obtained from the results.","author":[{"dropping-particle":"","family":"Claes","given":"Peter","non-dropping-particle":"","parse-names":false,"suffix":""},{"dropping-particle":"","family":"Walters","given":"Mark","non-dropping-particle":"","parse-names":false,"suffix":""},{"dropping-particle":"","family":"Shriver","given":"Mark","non-dropping-particle":"","parse-names":false,"suffix":""},{"dropping-particle":"","family":"Puts","given":"David","non-dropping-particle":"","parse-names":false,"suffix":""},{"dropping-particle":"","family":"Gibson","given":"Greg","non-dropping-particle":"","parse-names":false,"suffix":""},{"dropping-particle":"","family":"Clement","given":"John Gerald","non-dropping-particle":"","parse-names":false,"suffix":""},{"dropping-particle":"","family":"Baynam","given":"Gareth","non-dropping-particle":"","parse-names":false,"suffix":""},{"dropping-particle":"","family":"Verbeke","given":"Geert","non-dropping-particle":"","parse-names":false,"suffix":""},{"dropping-particle":"","family":"Vandermeulen","given":"Dirk","non-dropping-particle":"","parse-names":false,"suffix":""},{"dropping-particle":"","family":"Suetens","given":"Paul","non-dropping-particle":"","parse-names":false,"suffix":""}],"container-title":"Journal of Anatomy","id":"ITEM-1","issue":"2","issued":{"date-parts":[["2012","8"]]},"page":"97-114","title":"Sexual dimorphism in multiple aspects of 3D facial symmetry and asymmetry defined by spatially dense geometric morphometrics.","type":"article-journal","volume":"221"},"uris":["http://www.mendeley.com/documents/?uuid=347cc341-0fb1-4568-ba20-bd6253b8aca2"]}],"mendeley":{"formattedCitation":"(Claes et al., 2012c)","plainTextFormattedCitation":"(Claes et al., 2012c)","previouslyFormattedCitation":"(Claes et al., 2012b)"},"properties":{"noteIndex":0},"schema":"https://github.com/citation-style-language/schema/raw/master/csl-citation.json"}</w:instrText>
      </w:r>
      <w:r w:rsidR="0014215E">
        <w:rPr>
          <w:bCs/>
          <w:szCs w:val="24"/>
          <w:lang w:val="en-GB"/>
        </w:rPr>
        <w:fldChar w:fldCharType="separate"/>
      </w:r>
      <w:r w:rsidR="0034220C" w:rsidRPr="0034220C">
        <w:rPr>
          <w:bCs/>
          <w:noProof/>
          <w:szCs w:val="24"/>
          <w:lang w:val="en-GB"/>
        </w:rPr>
        <w:t>(Claes et al., 2012c)</w:t>
      </w:r>
      <w:r w:rsidR="0014215E">
        <w:rPr>
          <w:bCs/>
          <w:szCs w:val="24"/>
          <w:lang w:val="en-GB"/>
        </w:rPr>
        <w:fldChar w:fldCharType="end"/>
      </w:r>
      <w:r>
        <w:rPr>
          <w:bCs/>
          <w:szCs w:val="24"/>
          <w:lang w:val="en-GB"/>
        </w:rPr>
        <w:t>.</w:t>
      </w:r>
      <w:r w:rsidR="001F2068">
        <w:rPr>
          <w:bCs/>
          <w:szCs w:val="24"/>
          <w:lang w:val="en-GB"/>
        </w:rPr>
        <w:t xml:space="preserve"> Through dense-correspondence registration algorithms, like </w:t>
      </w:r>
      <w:proofErr w:type="spellStart"/>
      <w:r w:rsidR="001F2068">
        <w:rPr>
          <w:bCs/>
          <w:szCs w:val="24"/>
          <w:lang w:val="en-GB"/>
        </w:rPr>
        <w:t>MeshMonk</w:t>
      </w:r>
      <w:proofErr w:type="spellEnd"/>
      <w:r w:rsidR="001F2068">
        <w:rPr>
          <w:bCs/>
          <w:szCs w:val="24"/>
          <w:lang w:val="en-GB"/>
        </w:rPr>
        <w:t xml:space="preserve">, we can advance </w:t>
      </w:r>
      <w:r>
        <w:rPr>
          <w:bCs/>
          <w:szCs w:val="24"/>
          <w:lang w:val="en-GB"/>
        </w:rPr>
        <w:t xml:space="preserve">our ability to integrate genomic and </w:t>
      </w:r>
      <w:proofErr w:type="spellStart"/>
      <w:r>
        <w:rPr>
          <w:bCs/>
          <w:szCs w:val="24"/>
          <w:lang w:val="en-GB"/>
        </w:rPr>
        <w:t>phenomic</w:t>
      </w:r>
      <w:proofErr w:type="spellEnd"/>
      <w:r>
        <w:rPr>
          <w:bCs/>
          <w:szCs w:val="24"/>
          <w:lang w:val="en-GB"/>
        </w:rPr>
        <w:t xml:space="preserve"> data to explore variation in complex morphological traits</w:t>
      </w:r>
      <w:r w:rsidR="001F2068">
        <w:rPr>
          <w:bCs/>
          <w:szCs w:val="24"/>
          <w:lang w:val="en-GB"/>
        </w:rPr>
        <w:t xml:space="preserve"> and answer evolutionary and clinical questions about normal-range variation, growth and development, dysmorphology, and taxonomic classification. </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lastRenderedPageBreak/>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658F1D23" w:rsidR="00D43DCB" w:rsidRDefault="00D43DCB" w:rsidP="00D43DCB">
      <w:r>
        <w:t xml:space="preserve">JW performed </w:t>
      </w:r>
      <w:r w:rsidR="00CA1470">
        <w:t xml:space="preserve">all </w:t>
      </w:r>
      <w:r>
        <w:t>analyses and landmarked the 3D scans used for validation with AZ. JW</w:t>
      </w:r>
      <w:r w:rsidR="00910E25">
        <w:t>,</w:t>
      </w:r>
      <w:r>
        <w:t xml:space="preserve"> AOC</w:t>
      </w:r>
      <w:r w:rsidR="00910E25">
        <w:t>, and HM</w:t>
      </w:r>
      <w:r>
        <w:t xml:space="preserve"> wrote the first draft of the manuscript under supervision of PC.</w:t>
      </w:r>
      <w:r w:rsidR="00CA1470">
        <w:t xml:space="preserve"> HM, YF, and TP provided input and images using mandible scans.</w:t>
      </w:r>
      <w:r>
        <w:t xml:space="preserve">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56A6F728" w:rsidR="007F5F2A" w:rsidRPr="007F5F2A" w:rsidRDefault="007F5F2A" w:rsidP="007F5F2A">
      <w:r>
        <w:t>We thank the</w:t>
      </w:r>
      <w:r w:rsidR="00745F72">
        <w:t xml:space="preserve"> many</w:t>
      </w:r>
      <w:r>
        <w:t xml:space="preserve"> participants </w:t>
      </w:r>
      <w:r w:rsidR="00745F72">
        <w:t xml:space="preserve">who have volunteered their time over the years, without which we would have never been able to develop this software or perform the various research that this software has contributed to. </w:t>
      </w:r>
      <w:r>
        <w:t>We are also grateful to</w:t>
      </w:r>
      <w:r w:rsidR="00745F72">
        <w:t xml:space="preserve"> the</w:t>
      </w:r>
      <w:r>
        <w:t xml:space="preserve"> all members of the Shriver </w:t>
      </w:r>
      <w:r w:rsidR="00F14453">
        <w:t xml:space="preserve">and </w:t>
      </w:r>
      <w:r>
        <w:t>Claes Lab</w:t>
      </w:r>
      <w:r w:rsidR="00F14453">
        <w:t>s</w:t>
      </w:r>
      <w:r>
        <w:t xml:space="preserve">, as well as all the members of </w:t>
      </w:r>
      <w:proofErr w:type="spellStart"/>
      <w:r>
        <w:t>WebMonks</w:t>
      </w:r>
      <w:proofErr w:type="spellEnd"/>
      <w:r w:rsidR="00745F72">
        <w:t>, for their dedication and contributions to all aspects of this software, research, and manuscript</w:t>
      </w:r>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592A7319" w14:textId="4F4809E1" w:rsidR="0034220C" w:rsidRPr="0034220C" w:rsidRDefault="00A23BB5" w:rsidP="0034220C">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34220C" w:rsidRPr="0034220C">
        <w:rPr>
          <w:rFonts w:cs="Times New Roman"/>
          <w:noProof/>
          <w:szCs w:val="24"/>
        </w:rPr>
        <w:t xml:space="preserve">Adams, D. C., and Otárola-Castillo, E. (2013). Geomorph: An r package for the collection and analysis of geometric morphometric shape data. </w:t>
      </w:r>
      <w:r w:rsidR="0034220C" w:rsidRPr="0034220C">
        <w:rPr>
          <w:rFonts w:cs="Times New Roman"/>
          <w:i/>
          <w:iCs/>
          <w:noProof/>
          <w:szCs w:val="24"/>
        </w:rPr>
        <w:t>Methods Ecol. Evol.</w:t>
      </w:r>
      <w:r w:rsidR="0034220C" w:rsidRPr="0034220C">
        <w:rPr>
          <w:rFonts w:cs="Times New Roman"/>
          <w:noProof/>
          <w:szCs w:val="24"/>
        </w:rPr>
        <w:t xml:space="preserve"> 4, 393–399. doi:10.1111/2041-210X.12035.</w:t>
      </w:r>
    </w:p>
    <w:p w14:paraId="4C8E5E32"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Adams, D. C., Rohlf, F. J., and Slice, D. E. (2004). Geometric morphometrics: Ten years of progress following the ‘revolution.’ </w:t>
      </w:r>
      <w:r w:rsidRPr="0034220C">
        <w:rPr>
          <w:rFonts w:cs="Times New Roman"/>
          <w:i/>
          <w:iCs/>
          <w:noProof/>
          <w:szCs w:val="24"/>
        </w:rPr>
        <w:t>Ital. J. Zool.</w:t>
      </w:r>
      <w:r w:rsidRPr="0034220C">
        <w:rPr>
          <w:rFonts w:cs="Times New Roman"/>
          <w:noProof/>
          <w:szCs w:val="24"/>
        </w:rPr>
        <w:t xml:space="preserve"> 71, 5–16. doi:10.1080/11250000409356545.</w:t>
      </w:r>
    </w:p>
    <w:p w14:paraId="0CC09562"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Aldridge, K., Boyadjiev, S. A., Capone, G. T., DeLeon, V. B., and Richtsmeier, J. T. (2005). Precision and error of three-dimensional phenotypic measures acquired from 3dMD photogrammetric images. </w:t>
      </w:r>
      <w:r w:rsidRPr="0034220C">
        <w:rPr>
          <w:rFonts w:cs="Times New Roman"/>
          <w:i/>
          <w:iCs/>
          <w:noProof/>
          <w:szCs w:val="24"/>
        </w:rPr>
        <w:t>Am. J. Med. Genet.</w:t>
      </w:r>
      <w:r w:rsidRPr="0034220C">
        <w:rPr>
          <w:rFonts w:cs="Times New Roman"/>
          <w:noProof/>
          <w:szCs w:val="24"/>
        </w:rPr>
        <w:t xml:space="preserve"> 138A, 247–253. doi:10.1002/ajmg.a.30959.</w:t>
      </w:r>
    </w:p>
    <w:p w14:paraId="532F95AF"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Altman, D. G., and Bland, J. M. (1983). Measurement in Medicine: The Analysis of Method Comparison Studies. </w:t>
      </w:r>
      <w:r w:rsidRPr="0034220C">
        <w:rPr>
          <w:rFonts w:cs="Times New Roman"/>
          <w:i/>
          <w:iCs/>
          <w:noProof/>
          <w:szCs w:val="24"/>
        </w:rPr>
        <w:t>Stat.</w:t>
      </w:r>
      <w:r w:rsidRPr="0034220C">
        <w:rPr>
          <w:rFonts w:cs="Times New Roman"/>
          <w:noProof/>
          <w:szCs w:val="24"/>
        </w:rPr>
        <w:t xml:space="preserve"> 32, 307–317. doi:10.2307/2987937.</w:t>
      </w:r>
    </w:p>
    <w:p w14:paraId="638E468B"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Andresen, P. R., and Nielsen, M. (2001). Non-rigid registration by geometry-constrained diffusion. </w:t>
      </w:r>
      <w:r w:rsidRPr="0034220C">
        <w:rPr>
          <w:rFonts w:cs="Times New Roman"/>
          <w:i/>
          <w:iCs/>
          <w:noProof/>
          <w:szCs w:val="24"/>
        </w:rPr>
        <w:t>Med. Image Anal.</w:t>
      </w:r>
      <w:r w:rsidRPr="0034220C">
        <w:rPr>
          <w:rFonts w:cs="Times New Roman"/>
          <w:noProof/>
          <w:szCs w:val="24"/>
        </w:rPr>
        <w:t xml:space="preserve"> 5, 81–88. doi:10.1016/S1361-8415(00)00036-0.</w:t>
      </w:r>
    </w:p>
    <w:p w14:paraId="643538E2"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lastRenderedPageBreak/>
        <w:t xml:space="preserve">Baab, K. L. (2008). The taxonomic implications of cranial shape variation in Homo erectus. </w:t>
      </w:r>
      <w:r w:rsidRPr="0034220C">
        <w:rPr>
          <w:rFonts w:cs="Times New Roman"/>
          <w:i/>
          <w:iCs/>
          <w:noProof/>
          <w:szCs w:val="24"/>
        </w:rPr>
        <w:t>J. Hum. Evol.</w:t>
      </w:r>
      <w:r w:rsidRPr="0034220C">
        <w:rPr>
          <w:rFonts w:cs="Times New Roman"/>
          <w:noProof/>
          <w:szCs w:val="24"/>
        </w:rPr>
        <w:t xml:space="preserve"> 54, 827–847. doi:10.1016/j.jhevol.2007.11.003.</w:t>
      </w:r>
    </w:p>
    <w:p w14:paraId="68D40FA4"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Bastir, M., Rosas, A., and O’Higgins, P. (2006). Craniofacial levels and the morphological maturation of the human skull. </w:t>
      </w:r>
      <w:r w:rsidRPr="0034220C">
        <w:rPr>
          <w:rFonts w:cs="Times New Roman"/>
          <w:i/>
          <w:iCs/>
          <w:noProof/>
          <w:szCs w:val="24"/>
        </w:rPr>
        <w:t>J. Anat.</w:t>
      </w:r>
      <w:r w:rsidRPr="0034220C">
        <w:rPr>
          <w:rFonts w:cs="Times New Roman"/>
          <w:noProof/>
          <w:szCs w:val="24"/>
        </w:rPr>
        <w:t xml:space="preserve"> 209, 637–654. doi:10.1111/j.1469-7580.2006.00644.x.</w:t>
      </w:r>
    </w:p>
    <w:p w14:paraId="2A68E2BE"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Baynam, G., Walters, M., Claes, P., Kung, S., LeSouef, P., Dawkins, H., et al. (2015). Phenotyping: Targeting genotype’s rich cousin for diagnosis. </w:t>
      </w:r>
      <w:r w:rsidRPr="0034220C">
        <w:rPr>
          <w:rFonts w:cs="Times New Roman"/>
          <w:i/>
          <w:iCs/>
          <w:noProof/>
          <w:szCs w:val="24"/>
        </w:rPr>
        <w:t>J. Paediatr. Child Health</w:t>
      </w:r>
      <w:r w:rsidRPr="0034220C">
        <w:rPr>
          <w:rFonts w:cs="Times New Roman"/>
          <w:noProof/>
          <w:szCs w:val="24"/>
        </w:rPr>
        <w:t xml:space="preserve"> 51, 381–386. doi:10.1111/jpc.12705.</w:t>
      </w:r>
    </w:p>
    <w:p w14:paraId="14CF5689"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Besl, P. J., and McKay, N. D. (1992). A method for registration of 3-D shapes. </w:t>
      </w:r>
      <w:r w:rsidRPr="0034220C">
        <w:rPr>
          <w:rFonts w:cs="Times New Roman"/>
          <w:i/>
          <w:iCs/>
          <w:noProof/>
          <w:szCs w:val="24"/>
        </w:rPr>
        <w:t>IEEE Trans. Pattern Anal. Mach. Intell.</w:t>
      </w:r>
      <w:r w:rsidRPr="0034220C">
        <w:rPr>
          <w:rFonts w:cs="Times New Roman"/>
          <w:noProof/>
          <w:szCs w:val="24"/>
        </w:rPr>
        <w:t xml:space="preserve"> 14, 239–256. doi:10.1109/34.121791.</w:t>
      </w:r>
    </w:p>
    <w:p w14:paraId="7137927E"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Blanz, V., and Vetter, T. (1999). A morphable model for the synthesis of 3D faces. in </w:t>
      </w:r>
      <w:r w:rsidRPr="0034220C">
        <w:rPr>
          <w:rFonts w:cs="Times New Roman"/>
          <w:i/>
          <w:iCs/>
          <w:noProof/>
          <w:szCs w:val="24"/>
        </w:rPr>
        <w:t>Proceedings of the 26th annual conference on computer graphics and interactive techniques</w:t>
      </w:r>
      <w:r w:rsidRPr="0034220C">
        <w:rPr>
          <w:rFonts w:cs="Times New Roman"/>
          <w:noProof/>
          <w:szCs w:val="24"/>
        </w:rPr>
        <w:t xml:space="preserve"> (New York, NY, USA: ACM Press/Addison-Wesley Publishing Co), 187–194. doi:10.1145/311535.311556.</w:t>
      </w:r>
    </w:p>
    <w:p w14:paraId="7BFBEBF9"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hui, H., and Rangarajan, A. (2003). A new point matching algorithm for non-rigid registration. </w:t>
      </w:r>
      <w:r w:rsidRPr="0034220C">
        <w:rPr>
          <w:rFonts w:cs="Times New Roman"/>
          <w:i/>
          <w:iCs/>
          <w:noProof/>
          <w:szCs w:val="24"/>
        </w:rPr>
        <w:t>Comput. Vis. Image Underst.</w:t>
      </w:r>
      <w:r w:rsidRPr="0034220C">
        <w:rPr>
          <w:rFonts w:cs="Times New Roman"/>
          <w:noProof/>
          <w:szCs w:val="24"/>
        </w:rPr>
        <w:t xml:space="preserve"> 89, 114–141. doi:10.1016/S1077-3142(03)00009-2.</w:t>
      </w:r>
    </w:p>
    <w:p w14:paraId="0A98A792"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Claes, P. (2007). A robust statistical surface registration framework using implicit function representations: application in craniofacial reconstruction. Available at: http://mic.uzleuven.be/download/public/MIC/publications/2967/PHD_ pclaes.pdf.</w:t>
      </w:r>
    </w:p>
    <w:p w14:paraId="1D61461C"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laes, P., Daniels, K., Walters, M., Clement, J. G., Vandermeulen, D., and Suetens, P. (2012a). Dysmorphometrics: the modelling of morphological abnormalities. </w:t>
      </w:r>
      <w:r w:rsidRPr="0034220C">
        <w:rPr>
          <w:rFonts w:cs="Times New Roman"/>
          <w:i/>
          <w:iCs/>
          <w:noProof/>
          <w:szCs w:val="24"/>
        </w:rPr>
        <w:t>Theor. Biol. Med. Model.</w:t>
      </w:r>
      <w:r w:rsidRPr="0034220C">
        <w:rPr>
          <w:rFonts w:cs="Times New Roman"/>
          <w:noProof/>
          <w:szCs w:val="24"/>
        </w:rPr>
        <w:t xml:space="preserve"> 9, 5. doi:10.1186/1742-4682-9-5.</w:t>
      </w:r>
    </w:p>
    <w:p w14:paraId="37CB713F"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laes, P., Hill, H., and Shriver, M. (2014a). Towards DNA-based facial composites: preliminary results and validation. </w:t>
      </w:r>
      <w:r w:rsidRPr="0034220C">
        <w:rPr>
          <w:rFonts w:cs="Times New Roman"/>
          <w:i/>
          <w:iCs/>
          <w:noProof/>
          <w:szCs w:val="24"/>
        </w:rPr>
        <w:t>Forensic Sci. Int.</w:t>
      </w:r>
      <w:r w:rsidRPr="0034220C">
        <w:rPr>
          <w:rFonts w:cs="Times New Roman"/>
          <w:noProof/>
          <w:szCs w:val="24"/>
        </w:rPr>
        <w:t xml:space="preserve"> 13, 208–216. doi:10.1016/j.fsigen.2014.08.008.</w:t>
      </w:r>
    </w:p>
    <w:p w14:paraId="12C445E5"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laes, P., Liberton, D., Daniels, K., Matthes Rosana, K., Quillen, E., Pearson, L., et al. (2014b). Modeling 3D Facial Shape from DNA. </w:t>
      </w:r>
      <w:r w:rsidRPr="0034220C">
        <w:rPr>
          <w:rFonts w:cs="Times New Roman"/>
          <w:i/>
          <w:iCs/>
          <w:noProof/>
          <w:szCs w:val="24"/>
        </w:rPr>
        <w:t>PLoS Genet.</w:t>
      </w:r>
      <w:r w:rsidRPr="0034220C">
        <w:rPr>
          <w:rFonts w:cs="Times New Roman"/>
          <w:noProof/>
          <w:szCs w:val="24"/>
        </w:rPr>
        <w:t xml:space="preserve"> 10, 1–14. doi:10.1371/journal.pgen.1004224.</w:t>
      </w:r>
    </w:p>
    <w:p w14:paraId="0EBA2B06"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laes, P., Roosenboom, J., White, J. D., Swigut, T., Sero, D., Li, J., et al. (2018). Genome-wide mapping of global-to-local genetic effects on human facial shape. </w:t>
      </w:r>
      <w:r w:rsidRPr="0034220C">
        <w:rPr>
          <w:rFonts w:cs="Times New Roman"/>
          <w:i/>
          <w:iCs/>
          <w:noProof/>
          <w:szCs w:val="24"/>
        </w:rPr>
        <w:t>Nat. Genet.</w:t>
      </w:r>
      <w:r w:rsidRPr="0034220C">
        <w:rPr>
          <w:rFonts w:cs="Times New Roman"/>
          <w:noProof/>
          <w:szCs w:val="24"/>
        </w:rPr>
        <w:t xml:space="preserve"> 50, 414–423. doi:10.1038/s41588-018-0057-4.</w:t>
      </w:r>
    </w:p>
    <w:p w14:paraId="17114DF0"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laes, P., Walters, M., and Clement, J. (2012b). Improved facial outcome assessment using a 3D anthropometric mask. </w:t>
      </w:r>
      <w:r w:rsidRPr="0034220C">
        <w:rPr>
          <w:rFonts w:cs="Times New Roman"/>
          <w:i/>
          <w:iCs/>
          <w:noProof/>
          <w:szCs w:val="24"/>
        </w:rPr>
        <w:t>Int. J. Oral Maxillofac. Surg.</w:t>
      </w:r>
      <w:r w:rsidRPr="0034220C">
        <w:rPr>
          <w:rFonts w:cs="Times New Roman"/>
          <w:noProof/>
          <w:szCs w:val="24"/>
        </w:rPr>
        <w:t xml:space="preserve"> 41, 324–330. doi:10.1016/j.ijom.2011.10.019.</w:t>
      </w:r>
    </w:p>
    <w:p w14:paraId="0DE7B1FA"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laes, P., Walters, M., Shriver, M., Puts, D., Gibson, G., Clement, J. G., et al. (2012c). Sexual dimorphism in multiple aspects of 3D facial symmetry and asymmetry defined by spatially dense geometric morphometrics. </w:t>
      </w:r>
      <w:r w:rsidRPr="0034220C">
        <w:rPr>
          <w:rFonts w:cs="Times New Roman"/>
          <w:i/>
          <w:iCs/>
          <w:noProof/>
          <w:szCs w:val="24"/>
        </w:rPr>
        <w:t>J. Anat.</w:t>
      </w:r>
      <w:r w:rsidRPr="0034220C">
        <w:rPr>
          <w:rFonts w:cs="Times New Roman"/>
          <w:noProof/>
          <w:szCs w:val="24"/>
        </w:rPr>
        <w:t xml:space="preserve"> 221, 97–114. doi:10.1111/j.1469-</w:t>
      </w:r>
      <w:r w:rsidRPr="0034220C">
        <w:rPr>
          <w:rFonts w:cs="Times New Roman"/>
          <w:noProof/>
          <w:szCs w:val="24"/>
        </w:rPr>
        <w:lastRenderedPageBreak/>
        <w:t>7580.2012.01528.x.</w:t>
      </w:r>
    </w:p>
    <w:p w14:paraId="0CA389BB"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ole, J. B., Manyama, M. F., Nikitovic, D., Gonzalez, P. N., Liberton, D. K., Wilson, W. M., et al. (2018). Facial shape manifestations of growth faltering in Tanzanian children. </w:t>
      </w:r>
      <w:r w:rsidRPr="0034220C">
        <w:rPr>
          <w:rFonts w:cs="Times New Roman"/>
          <w:i/>
          <w:iCs/>
          <w:noProof/>
          <w:szCs w:val="24"/>
        </w:rPr>
        <w:t>J. Anat.</w:t>
      </w:r>
      <w:r w:rsidRPr="0034220C">
        <w:rPr>
          <w:rFonts w:cs="Times New Roman"/>
          <w:noProof/>
          <w:szCs w:val="24"/>
        </w:rPr>
        <w:t xml:space="preserve"> 232, 250–262. doi:10.1111/joa.12748.</w:t>
      </w:r>
    </w:p>
    <w:p w14:paraId="78E79077"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ollyer, M. L., Sekora, D. J., and Adams, D. C. (2015). A method for analysis of phenotypic change for phenotypes described by high-dimensional data. </w:t>
      </w:r>
      <w:r w:rsidRPr="0034220C">
        <w:rPr>
          <w:rFonts w:cs="Times New Roman"/>
          <w:i/>
          <w:iCs/>
          <w:noProof/>
          <w:szCs w:val="24"/>
        </w:rPr>
        <w:t>Heredity (Edinb).</w:t>
      </w:r>
      <w:r w:rsidRPr="0034220C">
        <w:rPr>
          <w:rFonts w:cs="Times New Roman"/>
          <w:noProof/>
          <w:szCs w:val="24"/>
        </w:rPr>
        <w:t xml:space="preserve"> 115, 357–365. doi:10.1038/hdy.2014.75.</w:t>
      </w:r>
    </w:p>
    <w:p w14:paraId="669E14A6"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Corner, B. D., Lele, S., and Richtsmeier, J. T. (1992). Measuring Precision of Three-Dimensional Landmark Data. </w:t>
      </w:r>
      <w:r w:rsidRPr="0034220C">
        <w:rPr>
          <w:rFonts w:cs="Times New Roman"/>
          <w:i/>
          <w:iCs/>
          <w:noProof/>
          <w:szCs w:val="24"/>
        </w:rPr>
        <w:t>J. Quantative Anthropol.</w:t>
      </w:r>
      <w:r w:rsidRPr="0034220C">
        <w:rPr>
          <w:rFonts w:cs="Times New Roman"/>
          <w:noProof/>
          <w:szCs w:val="24"/>
        </w:rPr>
        <w:t xml:space="preserve"> 3, 347–359.</w:t>
      </w:r>
    </w:p>
    <w:p w14:paraId="598B020A"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De Jong, M. A., Hysi, P., Spector, T., Niessen, W., Koudstaal, M. J., Wolvius, E. B., et al. (2018). Ensemble landmarking of 3D facial surface scans. </w:t>
      </w:r>
      <w:r w:rsidRPr="0034220C">
        <w:rPr>
          <w:rFonts w:cs="Times New Roman"/>
          <w:i/>
          <w:iCs/>
          <w:noProof/>
          <w:szCs w:val="24"/>
        </w:rPr>
        <w:t>Sci. Rep.</w:t>
      </w:r>
      <w:r w:rsidRPr="0034220C">
        <w:rPr>
          <w:rFonts w:cs="Times New Roman"/>
          <w:noProof/>
          <w:szCs w:val="24"/>
        </w:rPr>
        <w:t xml:space="preserve"> 8, 1–11. doi:10.1038/s41598-017-18294-x.</w:t>
      </w:r>
    </w:p>
    <w:p w14:paraId="44DA1C63"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De Jong, M. A., Wollstein, A., Ruff, C., Dunaway, D., Hysi, P., Spector, T., et al. (2016). An automatic 3D facial landmarking algorithm using 2D gabor wavelets. </w:t>
      </w:r>
      <w:r w:rsidRPr="0034220C">
        <w:rPr>
          <w:rFonts w:cs="Times New Roman"/>
          <w:i/>
          <w:iCs/>
          <w:noProof/>
          <w:szCs w:val="24"/>
        </w:rPr>
        <w:t>IEEE Trans. Image Process.</w:t>
      </w:r>
      <w:r w:rsidRPr="0034220C">
        <w:rPr>
          <w:rFonts w:cs="Times New Roman"/>
          <w:noProof/>
          <w:szCs w:val="24"/>
        </w:rPr>
        <w:t xml:space="preserve"> 25, 580–588. doi:10.1109/TIP.2015.2496183.</w:t>
      </w:r>
    </w:p>
    <w:p w14:paraId="7E7FEB3C"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Fagertun, J., Harder, S., Rosengren, A., Moeller, C., Werge, T., Paulsen, R. R., et al. (2014). 3D facial landmarks: Inter-operator variability of manual annotation. </w:t>
      </w:r>
      <w:r w:rsidRPr="0034220C">
        <w:rPr>
          <w:rFonts w:cs="Times New Roman"/>
          <w:i/>
          <w:iCs/>
          <w:noProof/>
          <w:szCs w:val="24"/>
        </w:rPr>
        <w:t>BMC Med. Imaging</w:t>
      </w:r>
      <w:r w:rsidRPr="0034220C">
        <w:rPr>
          <w:rFonts w:cs="Times New Roman"/>
          <w:noProof/>
          <w:szCs w:val="24"/>
        </w:rPr>
        <w:t xml:space="preserve"> 14, 35. doi:10.1186/1471-2342-14-35.</w:t>
      </w:r>
    </w:p>
    <w:p w14:paraId="0C7064DF"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Fisher, R. A. (1925). </w:t>
      </w:r>
      <w:r w:rsidRPr="0034220C">
        <w:rPr>
          <w:rFonts w:cs="Times New Roman"/>
          <w:i/>
          <w:iCs/>
          <w:noProof/>
          <w:szCs w:val="24"/>
        </w:rPr>
        <w:t>Statistical methods for research workers</w:t>
      </w:r>
      <w:r w:rsidRPr="0034220C">
        <w:rPr>
          <w:rFonts w:cs="Times New Roman"/>
          <w:noProof/>
          <w:szCs w:val="24"/>
        </w:rPr>
        <w:t>. 5th editio. , eds. F. A. E. Crew and D. W. Cutler Edinburgh: Oliver &amp; Boyd doi:10.1056/NEJMc061160.</w:t>
      </w:r>
    </w:p>
    <w:p w14:paraId="4EDA6D18"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Frost, S., Marcus, L., Bookstein, F. L., Reddy, D., and Delson, E. (2003). Cranial allometry, phylogeography, and systematics of large-bodied papionins (Primates: Cercopithecinae) inferred from geometric morphometric analysis of landmark data. </w:t>
      </w:r>
      <w:r w:rsidRPr="0034220C">
        <w:rPr>
          <w:rFonts w:cs="Times New Roman"/>
          <w:i/>
          <w:iCs/>
          <w:noProof/>
          <w:szCs w:val="24"/>
        </w:rPr>
        <w:t>Anat. Rec. Part A</w:t>
      </w:r>
      <w:r w:rsidRPr="0034220C">
        <w:rPr>
          <w:rFonts w:cs="Times New Roman"/>
          <w:noProof/>
          <w:szCs w:val="24"/>
        </w:rPr>
        <w:t xml:space="preserve"> 275A, 1048–1072. doi:10.1002/ar.a.10112.</w:t>
      </w:r>
    </w:p>
    <w:p w14:paraId="2C980065"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ammond, P., Hutton, T. J., Allanson, J. E., Buxton, B. F., Campbell, L. E., Clayton-Smith, J., et al. (2005). Discriminating Power of Localized Three-Dimensional Facial Morphology. </w:t>
      </w:r>
      <w:r w:rsidRPr="0034220C">
        <w:rPr>
          <w:rFonts w:cs="Times New Roman"/>
          <w:i/>
          <w:iCs/>
          <w:noProof/>
          <w:szCs w:val="24"/>
        </w:rPr>
        <w:t>Am. J. Hum. Genet.</w:t>
      </w:r>
      <w:r w:rsidRPr="0034220C">
        <w:rPr>
          <w:rFonts w:cs="Times New Roman"/>
          <w:noProof/>
          <w:szCs w:val="24"/>
        </w:rPr>
        <w:t xml:space="preserve"> 77, 999–1010. doi:10.1086/498396.</w:t>
      </w:r>
    </w:p>
    <w:p w14:paraId="5E53F1E4"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ammond, P., McKee, S., Suttie, M., Allanson, J. E., Cobben, J.-M., Maas, S. M., et al. (2014). Opposite effects on facial morphology due to gene dosage sensitivity. </w:t>
      </w:r>
      <w:r w:rsidRPr="0034220C">
        <w:rPr>
          <w:rFonts w:cs="Times New Roman"/>
          <w:i/>
          <w:iCs/>
          <w:noProof/>
          <w:szCs w:val="24"/>
        </w:rPr>
        <w:t>Hum. Genet.</w:t>
      </w:r>
      <w:r w:rsidRPr="0034220C">
        <w:rPr>
          <w:rFonts w:cs="Times New Roman"/>
          <w:noProof/>
          <w:szCs w:val="24"/>
        </w:rPr>
        <w:t xml:space="preserve"> 133, 1117–25. doi:10.1007/s00439-014-1455-z.</w:t>
      </w:r>
    </w:p>
    <w:p w14:paraId="55739171"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avarti, K., Frost, S. R., and McNulty, K. P. (2004). Neanderthal taxonomy reconsidered: implications of 3D primate models of intra- and interspecific differences. </w:t>
      </w:r>
      <w:r w:rsidRPr="0034220C">
        <w:rPr>
          <w:rFonts w:cs="Times New Roman"/>
          <w:i/>
          <w:iCs/>
          <w:noProof/>
          <w:szCs w:val="24"/>
        </w:rPr>
        <w:t>Proc. Natl. Acad. Sci. USA</w:t>
      </w:r>
      <w:r w:rsidRPr="0034220C">
        <w:rPr>
          <w:rFonts w:cs="Times New Roman"/>
          <w:noProof/>
          <w:szCs w:val="24"/>
        </w:rPr>
        <w:t xml:space="preserve"> 101, 1147–1152. doi:10.1046/j.1469-7580.2000.19710103.x.</w:t>
      </w:r>
    </w:p>
    <w:p w14:paraId="4D9F7F2E"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eike, C. L., Upson, K., Stuhaug, E., and Weinberg, S. M. (2010). 3D digital stereophotogrammetry: a practical guide to facial image acquisition. </w:t>
      </w:r>
      <w:r w:rsidRPr="0034220C">
        <w:rPr>
          <w:rFonts w:cs="Times New Roman"/>
          <w:i/>
          <w:iCs/>
          <w:noProof/>
          <w:szCs w:val="24"/>
        </w:rPr>
        <w:t>Head Face Med.</w:t>
      </w:r>
      <w:r w:rsidRPr="0034220C">
        <w:rPr>
          <w:rFonts w:cs="Times New Roman"/>
          <w:noProof/>
          <w:szCs w:val="24"/>
        </w:rPr>
        <w:t xml:space="preserve"> 6, 18. doi:10.1186/1746-160X-6-18.</w:t>
      </w:r>
    </w:p>
    <w:p w14:paraId="7ADEED76"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lastRenderedPageBreak/>
        <w:t xml:space="preserve">Hille, E. (1982). </w:t>
      </w:r>
      <w:r w:rsidRPr="0034220C">
        <w:rPr>
          <w:rFonts w:cs="Times New Roman"/>
          <w:i/>
          <w:iCs/>
          <w:noProof/>
          <w:szCs w:val="24"/>
        </w:rPr>
        <w:t>Analytic Function Theory, Volume I</w:t>
      </w:r>
      <w:r w:rsidRPr="0034220C">
        <w:rPr>
          <w:rFonts w:cs="Times New Roman"/>
          <w:noProof/>
          <w:szCs w:val="24"/>
        </w:rPr>
        <w:t>. 2nd editio. Providence, RI: AMS Chelea Publishing Company.</w:t>
      </w:r>
    </w:p>
    <w:p w14:paraId="5548BB55"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opman, S. M. J., Merks, J. H. M., Suttie, M., Hennekam, R. C. M., and Hammond, P. (2016). 3D morphometry aids facial analysis of individuals with a childhood cancer. </w:t>
      </w:r>
      <w:r w:rsidRPr="0034220C">
        <w:rPr>
          <w:rFonts w:cs="Times New Roman"/>
          <w:i/>
          <w:iCs/>
          <w:noProof/>
          <w:szCs w:val="24"/>
        </w:rPr>
        <w:t>Am. J. Med. Genet. Part A</w:t>
      </w:r>
      <w:r w:rsidRPr="0034220C">
        <w:rPr>
          <w:rFonts w:cs="Times New Roman"/>
          <w:noProof/>
          <w:szCs w:val="24"/>
        </w:rPr>
        <w:t xml:space="preserve"> 170, 2905–2915. doi:10.1002/ajmg.a.37850.</w:t>
      </w:r>
    </w:p>
    <w:p w14:paraId="62478245"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oule, D., Govindaraju, D. R., and Omholt, S. (2010). Phenomics: The next challenge. </w:t>
      </w:r>
      <w:r w:rsidRPr="0034220C">
        <w:rPr>
          <w:rFonts w:cs="Times New Roman"/>
          <w:i/>
          <w:iCs/>
          <w:noProof/>
          <w:szCs w:val="24"/>
        </w:rPr>
        <w:t>Nat. Rev. Genet.</w:t>
      </w:r>
      <w:r w:rsidRPr="0034220C">
        <w:rPr>
          <w:rFonts w:cs="Times New Roman"/>
          <w:noProof/>
          <w:szCs w:val="24"/>
        </w:rPr>
        <w:t xml:space="preserve"> 11, 855–866. doi:10.1038/nrg2897.</w:t>
      </w:r>
    </w:p>
    <w:p w14:paraId="6C5D7B76"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utton, T. J., Buxton, B. F., and Hammond, P. (2003a). Automated registration of 3D faces using dense surface models. in </w:t>
      </w:r>
      <w:r w:rsidRPr="0034220C">
        <w:rPr>
          <w:rFonts w:cs="Times New Roman"/>
          <w:i/>
          <w:iCs/>
          <w:noProof/>
          <w:szCs w:val="24"/>
        </w:rPr>
        <w:t>British Machine Vision Conference</w:t>
      </w:r>
      <w:r w:rsidRPr="0034220C">
        <w:rPr>
          <w:rFonts w:cs="Times New Roman"/>
          <w:noProof/>
          <w:szCs w:val="24"/>
        </w:rPr>
        <w:t>, eds. R. Harvey and A. Bangham (Norwich: Citeseer), 1–10. doi:10.5244/C.17.45.</w:t>
      </w:r>
    </w:p>
    <w:p w14:paraId="59565B5F"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Hutton, T. J., Buxton, B. F., Hammond, P., and Potts, H. W. W. (2003b). Estimating Average Growth Trajectories in Shape-Space Using Kernel Smoothing. </w:t>
      </w:r>
      <w:r w:rsidRPr="0034220C">
        <w:rPr>
          <w:rFonts w:cs="Times New Roman"/>
          <w:i/>
          <w:iCs/>
          <w:noProof/>
          <w:szCs w:val="24"/>
        </w:rPr>
        <w:t>IEEE Trans. Med. Imaging</w:t>
      </w:r>
      <w:r w:rsidRPr="0034220C">
        <w:rPr>
          <w:rFonts w:cs="Times New Roman"/>
          <w:noProof/>
          <w:szCs w:val="24"/>
        </w:rPr>
        <w:t xml:space="preserve"> 22, 747–753. doi:10.1109/TMI.2003.814784.</w:t>
      </w:r>
    </w:p>
    <w:p w14:paraId="60FC2EF1"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Ibrahim, A., Suttie, M., Bulstrode, N. W., Britto, J. A., Dunaway, D., Hammond, P., et al. (2016). Combined soft and skeletal tissue modelling of normal and dysmorphic midface postnatal development. </w:t>
      </w:r>
      <w:r w:rsidRPr="0034220C">
        <w:rPr>
          <w:rFonts w:cs="Times New Roman"/>
          <w:i/>
          <w:iCs/>
          <w:noProof/>
          <w:szCs w:val="24"/>
        </w:rPr>
        <w:t>J. Craniomaxillofacial Surg.</w:t>
      </w:r>
      <w:r w:rsidRPr="0034220C">
        <w:rPr>
          <w:rFonts w:cs="Times New Roman"/>
          <w:noProof/>
          <w:szCs w:val="24"/>
        </w:rPr>
        <w:t xml:space="preserve"> 44, 1777–1785. doi:10.1016/j.jcms.2016.08.020.</w:t>
      </w:r>
    </w:p>
    <w:p w14:paraId="45A1AED0"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Imaizumi, K., Taniguchi, K., Ogawa, Y., Matsuzaki, K., Nagata, T., Mochimaru, M., et al. (2015). Three-dimensional analyses of aging-induced alterations in facial shape: a longitudinal study of 171 Japanese males. </w:t>
      </w:r>
      <w:r w:rsidRPr="0034220C">
        <w:rPr>
          <w:rFonts w:cs="Times New Roman"/>
          <w:i/>
          <w:iCs/>
          <w:noProof/>
          <w:szCs w:val="24"/>
        </w:rPr>
        <w:t>Int. J. Legal Med.</w:t>
      </w:r>
      <w:r w:rsidRPr="0034220C">
        <w:rPr>
          <w:rFonts w:cs="Times New Roman"/>
          <w:noProof/>
          <w:szCs w:val="24"/>
        </w:rPr>
        <w:t xml:space="preserve"> 129, 385–393. doi:10.1007/s00414-014-1114-x.</w:t>
      </w:r>
    </w:p>
    <w:p w14:paraId="66BC448A"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Kesterke, M. J., Raffensperger, Z. D., Heike, C. L., Cunningham, M. L., Hecht, J. T., Kau, C. H., et al. (2016). Using the 3D Facial Norms Database to investigate craniofacial sexual dimorphism in healthy children, adolescents, and adults. </w:t>
      </w:r>
      <w:r w:rsidRPr="0034220C">
        <w:rPr>
          <w:rFonts w:cs="Times New Roman"/>
          <w:i/>
          <w:iCs/>
          <w:noProof/>
          <w:szCs w:val="24"/>
        </w:rPr>
        <w:t>Biol. Sex Differ.</w:t>
      </w:r>
      <w:r w:rsidRPr="0034220C">
        <w:rPr>
          <w:rFonts w:cs="Times New Roman"/>
          <w:noProof/>
          <w:szCs w:val="24"/>
        </w:rPr>
        <w:t xml:space="preserve"> 7, 23. doi:10.1186/s13293-016-0076-8.</w:t>
      </w:r>
    </w:p>
    <w:p w14:paraId="5F9E604F"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Klingenberg, C. P. (2010). Evolution and development of shape: integrating quantitative approaches. </w:t>
      </w:r>
      <w:r w:rsidRPr="0034220C">
        <w:rPr>
          <w:rFonts w:cs="Times New Roman"/>
          <w:i/>
          <w:iCs/>
          <w:noProof/>
          <w:szCs w:val="24"/>
        </w:rPr>
        <w:t>Nat. Rev. Genet.</w:t>
      </w:r>
      <w:r w:rsidRPr="0034220C">
        <w:rPr>
          <w:rFonts w:cs="Times New Roman"/>
          <w:noProof/>
          <w:szCs w:val="24"/>
        </w:rPr>
        <w:t xml:space="preserve"> 11, 623–635. doi:10.1038/nrg2829.</w:t>
      </w:r>
    </w:p>
    <w:p w14:paraId="59E1B268"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Klingenberg, C. P., and Marugan-Lobon, J. (2013). Evolutionary covariation in geometric morphometric data: analyzing integration, modularity, and allometry in a phylogenetic context. </w:t>
      </w:r>
      <w:r w:rsidRPr="0034220C">
        <w:rPr>
          <w:rFonts w:cs="Times New Roman"/>
          <w:i/>
          <w:iCs/>
          <w:noProof/>
          <w:szCs w:val="24"/>
        </w:rPr>
        <w:t>Syst. Biol.</w:t>
      </w:r>
      <w:r w:rsidRPr="0034220C">
        <w:rPr>
          <w:rFonts w:cs="Times New Roman"/>
          <w:noProof/>
          <w:szCs w:val="24"/>
        </w:rPr>
        <w:t xml:space="preserve"> 62, 591–610. doi:10.1093/sysbio/syt025.</w:t>
      </w:r>
    </w:p>
    <w:p w14:paraId="42861559"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Klingenberg, C. P., Wetherill, L., Rogers, J., Moore, E., Ward, R., Autti-Rämö, I., et al. (2010). Prenatal alcohol exposure alters the patterns of facial asymmetry. </w:t>
      </w:r>
      <w:r w:rsidRPr="0034220C">
        <w:rPr>
          <w:rFonts w:cs="Times New Roman"/>
          <w:i/>
          <w:iCs/>
          <w:noProof/>
          <w:szCs w:val="24"/>
        </w:rPr>
        <w:t>Alcohol</w:t>
      </w:r>
      <w:r w:rsidRPr="0034220C">
        <w:rPr>
          <w:rFonts w:cs="Times New Roman"/>
          <w:noProof/>
          <w:szCs w:val="24"/>
        </w:rPr>
        <w:t xml:space="preserve"> 44, 649–657. doi:10.1016/j.alcohol.2009.10.016.</w:t>
      </w:r>
    </w:p>
    <w:p w14:paraId="2CEDE1CE"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Lele, S., and Richtsmeier, J. T. (1991). Euclidean distance matrix analysis: A coordinate‐free approach for comparing biological shapes using landmark data. </w:t>
      </w:r>
      <w:r w:rsidRPr="0034220C">
        <w:rPr>
          <w:rFonts w:cs="Times New Roman"/>
          <w:i/>
          <w:iCs/>
          <w:noProof/>
          <w:szCs w:val="24"/>
        </w:rPr>
        <w:t>Am. J. Phys. Anthropol.</w:t>
      </w:r>
      <w:r w:rsidRPr="0034220C">
        <w:rPr>
          <w:rFonts w:cs="Times New Roman"/>
          <w:noProof/>
          <w:szCs w:val="24"/>
        </w:rPr>
        <w:t xml:space="preserve"> 86, 415–427. doi:10.1002/ajpa.1330860307.</w:t>
      </w:r>
    </w:p>
    <w:p w14:paraId="3CFC79F2"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lastRenderedPageBreak/>
        <w:t xml:space="preserve">Levene, H. (1960). “Robust tests for equality of variances,” in </w:t>
      </w:r>
      <w:r w:rsidRPr="0034220C">
        <w:rPr>
          <w:rFonts w:cs="Times New Roman"/>
          <w:i/>
          <w:iCs/>
          <w:noProof/>
          <w:szCs w:val="24"/>
        </w:rPr>
        <w:t>Contributions to Probability and Statistics: Essays in Honor of Harold Hotelling</w:t>
      </w:r>
      <w:r w:rsidRPr="0034220C">
        <w:rPr>
          <w:rFonts w:cs="Times New Roman"/>
          <w:noProof/>
          <w:szCs w:val="24"/>
        </w:rPr>
        <w:t>, eds. I. Olkin and H. Hotelling (Stanford: Stanford University Press), 278–292.</w:t>
      </w:r>
    </w:p>
    <w:p w14:paraId="3CDF1826"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Li, M., Cole, J. B., Manyama, M., Larson, J. R., Liberton, D. K., Riccardi, S. L., et al. (2017). Rapid automated landmarking for morphometric analysis of three-dimensional facial scans. </w:t>
      </w:r>
      <w:r w:rsidRPr="0034220C">
        <w:rPr>
          <w:rFonts w:cs="Times New Roman"/>
          <w:i/>
          <w:iCs/>
          <w:noProof/>
          <w:szCs w:val="24"/>
        </w:rPr>
        <w:t>J. Anat.</w:t>
      </w:r>
      <w:r w:rsidRPr="0034220C">
        <w:rPr>
          <w:rFonts w:cs="Times New Roman"/>
          <w:noProof/>
          <w:szCs w:val="24"/>
        </w:rPr>
        <w:t xml:space="preserve"> 230, 1–12. doi:10.1111/joa.12576.</w:t>
      </w:r>
    </w:p>
    <w:p w14:paraId="55AE3E79"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Liu, F., van der Lijn, F., Schurmann, C., Zhu, G., Chakravarty, M. M., Hysi, P. G., et al. (2012). A Genome-Wide Association Study Identifies Five Loci Influencing Facial Morphology in Europeans. </w:t>
      </w:r>
      <w:r w:rsidRPr="0034220C">
        <w:rPr>
          <w:rFonts w:cs="Times New Roman"/>
          <w:i/>
          <w:iCs/>
          <w:noProof/>
          <w:szCs w:val="24"/>
        </w:rPr>
        <w:t>PLoS Genet.</w:t>
      </w:r>
      <w:r w:rsidRPr="0034220C">
        <w:rPr>
          <w:rFonts w:cs="Times New Roman"/>
          <w:noProof/>
          <w:szCs w:val="24"/>
        </w:rPr>
        <w:t xml:space="preserve"> 8, e1002932. doi:10.1371/journal.pgen.1002932.</w:t>
      </w:r>
    </w:p>
    <w:p w14:paraId="189F8B8A"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Martinez-Abadias, N., Gonzalez-Jose, R., Gonzalez-Martin, A., Van der Molen, S., Talavera, A., Hernandez, P., et al. (2006). Phenotypic evolution of human craniofacial morphology after admixture: a geometric morphometrics approach. </w:t>
      </w:r>
      <w:r w:rsidRPr="0034220C">
        <w:rPr>
          <w:rFonts w:cs="Times New Roman"/>
          <w:i/>
          <w:iCs/>
          <w:noProof/>
          <w:szCs w:val="24"/>
        </w:rPr>
        <w:t>Am. J. Phys. Anthropol.</w:t>
      </w:r>
      <w:r w:rsidRPr="0034220C">
        <w:rPr>
          <w:rFonts w:cs="Times New Roman"/>
          <w:noProof/>
          <w:szCs w:val="24"/>
        </w:rPr>
        <w:t xml:space="preserve"> 129, 387–98. doi:10.1002/ajpa.20291.</w:t>
      </w:r>
    </w:p>
    <w:p w14:paraId="3BB8EFF8"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Martinez-Abadias, N., Mitteroecker, P., Parsons, T. E., Esparza, M., Sjovold, T., Rolian, C., et al. (2012). The developmental basis of quantitative craniofacial variation in humans and mice. </w:t>
      </w:r>
      <w:r w:rsidRPr="0034220C">
        <w:rPr>
          <w:rFonts w:cs="Times New Roman"/>
          <w:i/>
          <w:iCs/>
          <w:noProof/>
          <w:szCs w:val="24"/>
        </w:rPr>
        <w:t>Evol. Biol.</w:t>
      </w:r>
      <w:r w:rsidRPr="0034220C">
        <w:rPr>
          <w:rFonts w:cs="Times New Roman"/>
          <w:noProof/>
          <w:szCs w:val="24"/>
        </w:rPr>
        <w:t xml:space="preserve"> 39, 554–567. doi:10.1007/s11692-012-9210-7.</w:t>
      </w:r>
    </w:p>
    <w:p w14:paraId="40DAD7D5"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Matthews, H., Penington, A., Clement, J., Kilpatrick, N., Fan, Y., and Claes, P. (2018a). Estimating age and synthesising growth in children and adolescents using 3D facial prototypes. </w:t>
      </w:r>
      <w:r w:rsidRPr="0034220C">
        <w:rPr>
          <w:rFonts w:cs="Times New Roman"/>
          <w:i/>
          <w:iCs/>
          <w:noProof/>
          <w:szCs w:val="24"/>
        </w:rPr>
        <w:t>Forensic Sci. Int.</w:t>
      </w:r>
      <w:r w:rsidRPr="0034220C">
        <w:rPr>
          <w:rFonts w:cs="Times New Roman"/>
          <w:noProof/>
          <w:szCs w:val="24"/>
        </w:rPr>
        <w:t xml:space="preserve"> 286, 61–69. doi:10.1016/j.forsciint.2018.02.024.</w:t>
      </w:r>
    </w:p>
    <w:p w14:paraId="2696DEF2"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Matthews, H. S., Penington, A. J., Hardiman, R., Fan, Y., Clement, J. G., Kilpatrick, N. M., et al. (2018b). Modelling 3D craniofacial growth trajectories for population comparison and classification illustrated using sex-differences. </w:t>
      </w:r>
      <w:r w:rsidRPr="0034220C">
        <w:rPr>
          <w:rFonts w:cs="Times New Roman"/>
          <w:i/>
          <w:iCs/>
          <w:noProof/>
          <w:szCs w:val="24"/>
        </w:rPr>
        <w:t>Sci. Rep.</w:t>
      </w:r>
      <w:r w:rsidRPr="0034220C">
        <w:rPr>
          <w:rFonts w:cs="Times New Roman"/>
          <w:noProof/>
          <w:szCs w:val="24"/>
        </w:rPr>
        <w:t xml:space="preserve"> 8, 4771. doi:10.1038/s41598-018-22752-5.</w:t>
      </w:r>
    </w:p>
    <w:p w14:paraId="04F3B838"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Mitteroecker, P., Gunz, P., Bernhard, M., Schaefer, K., and Bookstein, F. L. (2004). Comparison of cranial ontogenetic trajectories among great apes and humans. </w:t>
      </w:r>
      <w:r w:rsidRPr="0034220C">
        <w:rPr>
          <w:rFonts w:cs="Times New Roman"/>
          <w:i/>
          <w:iCs/>
          <w:noProof/>
          <w:szCs w:val="24"/>
        </w:rPr>
        <w:t>J. Hum. Evol.</w:t>
      </w:r>
      <w:r w:rsidRPr="0034220C">
        <w:rPr>
          <w:rFonts w:cs="Times New Roman"/>
          <w:noProof/>
          <w:szCs w:val="24"/>
        </w:rPr>
        <w:t xml:space="preserve"> 46, 679–698. doi:10.1016/j.jhevol.2004.03.006.</w:t>
      </w:r>
    </w:p>
    <w:p w14:paraId="14EEE8B4"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O’Higgins, P. (2000). The study of morphological variation in the hominid fossil record: biology, landmarks and geometry. </w:t>
      </w:r>
      <w:r w:rsidRPr="0034220C">
        <w:rPr>
          <w:rFonts w:cs="Times New Roman"/>
          <w:i/>
          <w:iCs/>
          <w:noProof/>
          <w:szCs w:val="24"/>
        </w:rPr>
        <w:t>J. Anat.</w:t>
      </w:r>
      <w:r w:rsidRPr="0034220C">
        <w:rPr>
          <w:rFonts w:cs="Times New Roman"/>
          <w:noProof/>
          <w:szCs w:val="24"/>
        </w:rPr>
        <w:t xml:space="preserve"> 197, 103–120. doi:10.1046/j.1469-7580.2000.19710103.x.</w:t>
      </w:r>
    </w:p>
    <w:p w14:paraId="2C620940"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Paternoster, L., Zhurov, A. I., Toma, A. M., Kemp, J. P., St. Pourcain, B., Timpson, N. J., et al. (2012). Genome-wide association study of three-dimensional facial morphology identifies a variant in PAX3 associated with nasion position. </w:t>
      </w:r>
      <w:r w:rsidRPr="0034220C">
        <w:rPr>
          <w:rFonts w:cs="Times New Roman"/>
          <w:i/>
          <w:iCs/>
          <w:noProof/>
          <w:szCs w:val="24"/>
        </w:rPr>
        <w:t>Am. J. Hum. Genet.</w:t>
      </w:r>
      <w:r w:rsidRPr="0034220C">
        <w:rPr>
          <w:rFonts w:cs="Times New Roman"/>
          <w:noProof/>
          <w:szCs w:val="24"/>
        </w:rPr>
        <w:t xml:space="preserve"> 90, 478–485. doi:10.1016/j.ajhg.2011.12.021.</w:t>
      </w:r>
    </w:p>
    <w:p w14:paraId="48099725"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Quinto-Sánchez, M., Adhikari, K., Acuña-Alonzo, V., Cintas, C., Silva de Cerqueira, C. C., Ramallo, V., et al. (2015). Facial asymmetry and genetic ancestry in Latin American admixed populations. </w:t>
      </w:r>
      <w:r w:rsidRPr="0034220C">
        <w:rPr>
          <w:rFonts w:cs="Times New Roman"/>
          <w:i/>
          <w:iCs/>
          <w:noProof/>
          <w:szCs w:val="24"/>
        </w:rPr>
        <w:t>Am. J. Phys. Anthropol.</w:t>
      </w:r>
      <w:r w:rsidRPr="0034220C">
        <w:rPr>
          <w:rFonts w:cs="Times New Roman"/>
          <w:noProof/>
          <w:szCs w:val="24"/>
        </w:rPr>
        <w:t xml:space="preserve"> 157, 58–70. doi:10.1002/ajpa.22688.</w:t>
      </w:r>
    </w:p>
    <w:p w14:paraId="32F83771"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Richtsmeier, J. T., Baxter, L. L., and Reeves, R. H. (2000). Parallels of craniofacial </w:t>
      </w:r>
      <w:r w:rsidRPr="0034220C">
        <w:rPr>
          <w:rFonts w:cs="Times New Roman"/>
          <w:noProof/>
          <w:szCs w:val="24"/>
        </w:rPr>
        <w:lastRenderedPageBreak/>
        <w:t xml:space="preserve">maldevelopment in Down syndrome and Ts65Dn mice. </w:t>
      </w:r>
      <w:r w:rsidRPr="0034220C">
        <w:rPr>
          <w:rFonts w:cs="Times New Roman"/>
          <w:i/>
          <w:iCs/>
          <w:noProof/>
          <w:szCs w:val="24"/>
        </w:rPr>
        <w:t>Dev. Dyn.</w:t>
      </w:r>
      <w:r w:rsidRPr="0034220C">
        <w:rPr>
          <w:rFonts w:cs="Times New Roman"/>
          <w:noProof/>
          <w:szCs w:val="24"/>
        </w:rPr>
        <w:t xml:space="preserve"> 217, 137–45. doi:10.1002/(SICI)1097-0177(200002)217:2&lt;137::AID-DVDY1&gt;3.0.CO;2-N.</w:t>
      </w:r>
    </w:p>
    <w:p w14:paraId="7773AB16"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Richtsmeier, J. T., Burke Deleon, V., and Lele, S. R. (2002). The promise of geometric morphometrics. </w:t>
      </w:r>
      <w:r w:rsidRPr="0034220C">
        <w:rPr>
          <w:rFonts w:cs="Times New Roman"/>
          <w:i/>
          <w:iCs/>
          <w:noProof/>
          <w:szCs w:val="24"/>
        </w:rPr>
        <w:t>Am. J. Phys. Anthropol.</w:t>
      </w:r>
      <w:r w:rsidRPr="0034220C">
        <w:rPr>
          <w:rFonts w:cs="Times New Roman"/>
          <w:noProof/>
          <w:szCs w:val="24"/>
        </w:rPr>
        <w:t xml:space="preserve"> 119, 63–91. doi:10.1002/ajpa.10174.</w:t>
      </w:r>
    </w:p>
    <w:p w14:paraId="2B775E4F"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Richtsmeier, J. T., Paik, C. H., Elfert, P. C., Cole III, T. M., and Dahlman, H. R. (1995). Precision, repeatibility, and validation of the localization of cranial landmarks using computed tomography scans. </w:t>
      </w:r>
      <w:r w:rsidRPr="0034220C">
        <w:rPr>
          <w:rFonts w:cs="Times New Roman"/>
          <w:i/>
          <w:iCs/>
          <w:noProof/>
          <w:szCs w:val="24"/>
        </w:rPr>
        <w:t>Cleft Palate-Craniofacial J.</w:t>
      </w:r>
      <w:r w:rsidRPr="0034220C">
        <w:rPr>
          <w:rFonts w:cs="Times New Roman"/>
          <w:noProof/>
          <w:szCs w:val="24"/>
        </w:rPr>
        <w:t xml:space="preserve"> 32, 217–227. doi:10.1597/1545-1569_1995_032_0217_pravot_2.3.co_2.</w:t>
      </w:r>
    </w:p>
    <w:p w14:paraId="1D69C528"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Rohlf, F. J., and Marcus, L. F. (1993). A revolution morphometrics. </w:t>
      </w:r>
      <w:r w:rsidRPr="0034220C">
        <w:rPr>
          <w:rFonts w:cs="Times New Roman"/>
          <w:i/>
          <w:iCs/>
          <w:noProof/>
          <w:szCs w:val="24"/>
        </w:rPr>
        <w:t>Trends Ecol. Evol.</w:t>
      </w:r>
      <w:r w:rsidRPr="0034220C">
        <w:rPr>
          <w:rFonts w:cs="Times New Roman"/>
          <w:noProof/>
          <w:szCs w:val="24"/>
        </w:rPr>
        <w:t xml:space="preserve"> 8, 129–132. doi:10.1016/0169-5347(93)90024-J.</w:t>
      </w:r>
    </w:p>
    <w:p w14:paraId="7DBD5BCE"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Rohlf, F. J., and Slice, D. (1990). Extensions of the procrustes method for the optimal superimposition of landmarks. </w:t>
      </w:r>
      <w:r w:rsidRPr="0034220C">
        <w:rPr>
          <w:rFonts w:cs="Times New Roman"/>
          <w:i/>
          <w:iCs/>
          <w:noProof/>
          <w:szCs w:val="24"/>
        </w:rPr>
        <w:t>Syst. Zool.</w:t>
      </w:r>
      <w:r w:rsidRPr="0034220C">
        <w:rPr>
          <w:rFonts w:cs="Times New Roman"/>
          <w:noProof/>
          <w:szCs w:val="24"/>
        </w:rPr>
        <w:t xml:space="preserve"> 39, 40–59. doi:10.2307/2992207.</w:t>
      </w:r>
    </w:p>
    <w:p w14:paraId="6477EA97"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Schlager, S., and Rudell, A. (2015). Analysis of the human osseous nasal shape — population differences and sexual dimorphism. </w:t>
      </w:r>
      <w:r w:rsidRPr="0034220C">
        <w:rPr>
          <w:rFonts w:cs="Times New Roman"/>
          <w:i/>
          <w:iCs/>
          <w:noProof/>
          <w:szCs w:val="24"/>
        </w:rPr>
        <w:t>Am. J. Phys. Anthropol.</w:t>
      </w:r>
      <w:r w:rsidRPr="0034220C">
        <w:rPr>
          <w:rFonts w:cs="Times New Roman"/>
          <w:noProof/>
          <w:szCs w:val="24"/>
        </w:rPr>
        <w:t xml:space="preserve"> 157, 571–581. doi:10.1002/ajpa.22749.</w:t>
      </w:r>
    </w:p>
    <w:p w14:paraId="676F8D54"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Shaffer, J. R., Orlova, E., Lee, M. K., Leslie, E. J., Raffensperger, Z. D., Heike, C. L., et al. (2016). Genome-Wide Association Study Reveals Multiple Loci Influencing Normal Human Facial Morphology. </w:t>
      </w:r>
      <w:r w:rsidRPr="0034220C">
        <w:rPr>
          <w:rFonts w:cs="Times New Roman"/>
          <w:i/>
          <w:iCs/>
          <w:noProof/>
          <w:szCs w:val="24"/>
        </w:rPr>
        <w:t>PLoS Genet.</w:t>
      </w:r>
      <w:r w:rsidRPr="0034220C">
        <w:rPr>
          <w:rFonts w:cs="Times New Roman"/>
          <w:noProof/>
          <w:szCs w:val="24"/>
        </w:rPr>
        <w:t xml:space="preserve"> 12, 1–21. doi:10.1371/journal.pgen.1006149.</w:t>
      </w:r>
    </w:p>
    <w:p w14:paraId="3D8DADA0"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Shaner, D. J., Peterson, A. E., Beattie, O. B., and Bamforth, J. S. (2000). Assessment of soft tissue facial asymmetry in medically normal and syndrome-affected individuals by analysis of landmarks and measurements. </w:t>
      </w:r>
      <w:r w:rsidRPr="0034220C">
        <w:rPr>
          <w:rFonts w:cs="Times New Roman"/>
          <w:i/>
          <w:iCs/>
          <w:noProof/>
          <w:szCs w:val="24"/>
        </w:rPr>
        <w:t>Am. J. Med. Genet.</w:t>
      </w:r>
      <w:r w:rsidRPr="0034220C">
        <w:rPr>
          <w:rFonts w:cs="Times New Roman"/>
          <w:noProof/>
          <w:szCs w:val="24"/>
        </w:rPr>
        <w:t xml:space="preserve"> 93, 143–154. doi:10.1002/1096-8628(20000717)93:2&lt;143::AID-AJMG12&gt;3.0.CO;2-Q.</w:t>
      </w:r>
    </w:p>
    <w:p w14:paraId="7F4AB25B"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Smith, K. K. (2006). Craniofacial development in marsupial mammals: developmental origins of evolutionary change. </w:t>
      </w:r>
      <w:r w:rsidRPr="0034220C">
        <w:rPr>
          <w:rFonts w:cs="Times New Roman"/>
          <w:i/>
          <w:iCs/>
          <w:noProof/>
          <w:szCs w:val="24"/>
        </w:rPr>
        <w:t>Dev. Dyn.</w:t>
      </w:r>
      <w:r w:rsidRPr="0034220C">
        <w:rPr>
          <w:rFonts w:cs="Times New Roman"/>
          <w:noProof/>
          <w:szCs w:val="24"/>
        </w:rPr>
        <w:t xml:space="preserve"> 235, 1181–93. doi:10.1002/dvdy.20676.</w:t>
      </w:r>
    </w:p>
    <w:p w14:paraId="6FA94817"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Snyders, J., Claes, P., Vandermeulen, D., and Suetens, P. (2014). Development and comparison of non-rigid surface registraion and extensions, Technical report KUL/ESAT/PSI/1401. Leuven, Belgium.</w:t>
      </w:r>
    </w:p>
    <w:p w14:paraId="4C3F7E16"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Starbuck, J. M., Reeves, R. H., and Richtsmeier, J. T. (2011). Morphological integration of soft-tissue facial morphology in Down syndrome and siblings. </w:t>
      </w:r>
      <w:r w:rsidRPr="0034220C">
        <w:rPr>
          <w:rFonts w:cs="Times New Roman"/>
          <w:i/>
          <w:iCs/>
          <w:noProof/>
          <w:szCs w:val="24"/>
        </w:rPr>
        <w:t>Am. J. Phys. Anthropol.</w:t>
      </w:r>
      <w:r w:rsidRPr="0034220C">
        <w:rPr>
          <w:rFonts w:cs="Times New Roman"/>
          <w:noProof/>
          <w:szCs w:val="24"/>
        </w:rPr>
        <w:t xml:space="preserve"> 146, 560–568. doi:10.1002/ajpa.21583.</w:t>
      </w:r>
    </w:p>
    <w:p w14:paraId="3AD4E2D7"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Subburaj, K., Ravi, B., and Agarwal, M. (2009). Automated identification of anatomical landmarks on 3D bone models reconstructed from CT scan images. </w:t>
      </w:r>
      <w:r w:rsidRPr="0034220C">
        <w:rPr>
          <w:rFonts w:cs="Times New Roman"/>
          <w:i/>
          <w:iCs/>
          <w:noProof/>
          <w:szCs w:val="24"/>
        </w:rPr>
        <w:t>Comput. Med. Imaging Graph.</w:t>
      </w:r>
      <w:r w:rsidRPr="0034220C">
        <w:rPr>
          <w:rFonts w:cs="Times New Roman"/>
          <w:noProof/>
          <w:szCs w:val="24"/>
        </w:rPr>
        <w:t xml:space="preserve"> 33, 359–368. doi:10.1016/j.compmedimag.2009.03.001.</w:t>
      </w:r>
    </w:p>
    <w:p w14:paraId="140F2B93"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Suttie, M., Foroud, T., Wetherill, L., Jacobson, J., Molteno, C., Meintjes, E., et al. (2013). Facial Dysmorphism Across the Fetal Alcohol Spectrum. </w:t>
      </w:r>
      <w:r w:rsidRPr="0034220C">
        <w:rPr>
          <w:rFonts w:cs="Times New Roman"/>
          <w:i/>
          <w:iCs/>
          <w:noProof/>
          <w:szCs w:val="24"/>
        </w:rPr>
        <w:t>Pediatrics</w:t>
      </w:r>
      <w:r w:rsidRPr="0034220C">
        <w:rPr>
          <w:rFonts w:cs="Times New Roman"/>
          <w:noProof/>
          <w:szCs w:val="24"/>
        </w:rPr>
        <w:t xml:space="preserve"> 131, e779–e788. doi:10.1542/peds.2012-1371.</w:t>
      </w:r>
    </w:p>
    <w:p w14:paraId="2507553C"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lastRenderedPageBreak/>
        <w:t xml:space="preserve">Suttie, M., Wetherill, L., Jacobson, S. W., Jacobson, J. L., Hoyme, H. E., Sowell, E. R., et al. (2017). Facial curvature detects and explicates ethnic differences in effects of prenatal alcohol exposure. </w:t>
      </w:r>
      <w:r w:rsidRPr="0034220C">
        <w:rPr>
          <w:rFonts w:cs="Times New Roman"/>
          <w:i/>
          <w:iCs/>
          <w:noProof/>
          <w:szCs w:val="24"/>
        </w:rPr>
        <w:t>Alcohol. Clin. Exp. Res.</w:t>
      </w:r>
      <w:r w:rsidRPr="0034220C">
        <w:rPr>
          <w:rFonts w:cs="Times New Roman"/>
          <w:noProof/>
          <w:szCs w:val="24"/>
        </w:rPr>
        <w:t xml:space="preserve"> 41, 1471–1483. doi:10.1111/acer.13429.</w:t>
      </w:r>
    </w:p>
    <w:p w14:paraId="255DA66E"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Terhune, C. E., Kimbel, W. H., and Lockwood, C. A. (2007). Variation and diversity in Homo erectus: a 3D geometric morphometric analysis of the temporal bone. </w:t>
      </w:r>
      <w:r w:rsidRPr="0034220C">
        <w:rPr>
          <w:rFonts w:cs="Times New Roman"/>
          <w:i/>
          <w:iCs/>
          <w:noProof/>
          <w:szCs w:val="24"/>
        </w:rPr>
        <w:t>J. Hum. Evol.</w:t>
      </w:r>
      <w:r w:rsidRPr="0034220C">
        <w:rPr>
          <w:rFonts w:cs="Times New Roman"/>
          <w:noProof/>
          <w:szCs w:val="24"/>
        </w:rPr>
        <w:t xml:space="preserve"> 53, 41–60. doi:10.1016/j.jhevol.2007.01.006.</w:t>
      </w:r>
    </w:p>
    <w:p w14:paraId="14C69651"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Toma, A. M., Zhurov, A. I., Playle, R., Ong, E., and Richmond, S. (2009). Reproducibility of facial soft tissue landmarks on 3D laser-scanned facial images. </w:t>
      </w:r>
      <w:r w:rsidRPr="0034220C">
        <w:rPr>
          <w:rFonts w:cs="Times New Roman"/>
          <w:i/>
          <w:iCs/>
          <w:noProof/>
          <w:szCs w:val="24"/>
        </w:rPr>
        <w:t>Orthod. Craniofacial Res.</w:t>
      </w:r>
      <w:r w:rsidRPr="0034220C">
        <w:rPr>
          <w:rFonts w:cs="Times New Roman"/>
          <w:noProof/>
          <w:szCs w:val="24"/>
        </w:rPr>
        <w:t xml:space="preserve"> 12, 33–42. doi:10.1111/j.1601-6343.2008.01435.x.</w:t>
      </w:r>
    </w:p>
    <w:p w14:paraId="2181586D"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von Cramon-Taubadel, N., Frazier, B. C., and Mirazon-Lahr, M. (2007). The problem of assessing landmark error in geometric morphometrics: Theory, methods, and modifications. </w:t>
      </w:r>
      <w:r w:rsidRPr="0034220C">
        <w:rPr>
          <w:rFonts w:cs="Times New Roman"/>
          <w:i/>
          <w:iCs/>
          <w:noProof/>
          <w:szCs w:val="24"/>
        </w:rPr>
        <w:t>Am. J. Phys. Anthropol.</w:t>
      </w:r>
      <w:r w:rsidRPr="0034220C">
        <w:rPr>
          <w:rFonts w:cs="Times New Roman"/>
          <w:noProof/>
          <w:szCs w:val="24"/>
        </w:rPr>
        <w:t xml:space="preserve"> 134, 24–35. doi:10.1002/ajpa.</w:t>
      </w:r>
    </w:p>
    <w:p w14:paraId="7A2A0D82"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Walter, T., Shattuck, D. W., Baldock, R., Bastin, M. E., Carpenter, A. E., Duce, S., et al. (2010). Visualization of image data from cells to organisms. </w:t>
      </w:r>
      <w:r w:rsidRPr="0034220C">
        <w:rPr>
          <w:rFonts w:cs="Times New Roman"/>
          <w:i/>
          <w:iCs/>
          <w:noProof/>
          <w:szCs w:val="24"/>
        </w:rPr>
        <w:t>Nat. Methods</w:t>
      </w:r>
      <w:r w:rsidRPr="0034220C">
        <w:rPr>
          <w:rFonts w:cs="Times New Roman"/>
          <w:noProof/>
          <w:szCs w:val="24"/>
        </w:rPr>
        <w:t xml:space="preserve"> 7, S26–S41. doi:10.1038/nmeth.1431.</w:t>
      </w:r>
    </w:p>
    <w:p w14:paraId="3A55321B"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Wei, R., Claes, P., Walters, M., Wholley, C., and Clement, J. G. (2011). Augmentation of linear facial anthropometrics through modern morphometrics: A facial convexity example. </w:t>
      </w:r>
      <w:r w:rsidRPr="0034220C">
        <w:rPr>
          <w:rFonts w:cs="Times New Roman"/>
          <w:i/>
          <w:iCs/>
          <w:noProof/>
          <w:szCs w:val="24"/>
        </w:rPr>
        <w:t>Aust. Dent. J.</w:t>
      </w:r>
      <w:r w:rsidRPr="0034220C">
        <w:rPr>
          <w:rFonts w:cs="Times New Roman"/>
          <w:noProof/>
          <w:szCs w:val="24"/>
        </w:rPr>
        <w:t xml:space="preserve"> 56, 141–147. doi:10.1111/j.1834-7819.2011.01315.x.</w:t>
      </w:r>
    </w:p>
    <w:p w14:paraId="717015A4" w14:textId="77777777" w:rsidR="0034220C" w:rsidRPr="0034220C" w:rsidRDefault="0034220C" w:rsidP="0034220C">
      <w:pPr>
        <w:widowControl w:val="0"/>
        <w:autoSpaceDE w:val="0"/>
        <w:autoSpaceDN w:val="0"/>
        <w:adjustRightInd w:val="0"/>
        <w:ind w:left="480" w:hanging="480"/>
        <w:rPr>
          <w:rFonts w:cs="Times New Roman"/>
          <w:noProof/>
          <w:szCs w:val="24"/>
        </w:rPr>
      </w:pPr>
      <w:r w:rsidRPr="0034220C">
        <w:rPr>
          <w:rFonts w:cs="Times New Roman"/>
          <w:noProof/>
          <w:szCs w:val="24"/>
        </w:rPr>
        <w:t xml:space="preserve">Weinberg, S. M., Scott, N. M., Neiswanger, K., Brandon, C. A., and Marazita, M. L. (2004). Digital three-dimensional photogrammetry: Evaluation of anthropometric precision and accuracy using a Genex 3D camera system. </w:t>
      </w:r>
      <w:r w:rsidRPr="0034220C">
        <w:rPr>
          <w:rFonts w:cs="Times New Roman"/>
          <w:i/>
          <w:iCs/>
          <w:noProof/>
          <w:szCs w:val="24"/>
        </w:rPr>
        <w:t>Cleft Palate-Craniofacial J.</w:t>
      </w:r>
      <w:r w:rsidRPr="0034220C">
        <w:rPr>
          <w:rFonts w:cs="Times New Roman"/>
          <w:noProof/>
          <w:szCs w:val="24"/>
        </w:rPr>
        <w:t xml:space="preserve"> 41, 507–518. doi:10.1597/03-066.1.</w:t>
      </w:r>
    </w:p>
    <w:p w14:paraId="73FB1AA1" w14:textId="77777777" w:rsidR="0034220C" w:rsidRPr="0034220C" w:rsidRDefault="0034220C" w:rsidP="0034220C">
      <w:pPr>
        <w:widowControl w:val="0"/>
        <w:autoSpaceDE w:val="0"/>
        <w:autoSpaceDN w:val="0"/>
        <w:adjustRightInd w:val="0"/>
        <w:ind w:left="480" w:hanging="480"/>
        <w:rPr>
          <w:rFonts w:cs="Times New Roman"/>
          <w:noProof/>
        </w:rPr>
      </w:pPr>
      <w:r w:rsidRPr="0034220C">
        <w:rPr>
          <w:rFonts w:cs="Times New Roman"/>
          <w:noProof/>
          <w:szCs w:val="24"/>
        </w:rPr>
        <w:t xml:space="preserve">Wong, J. Y., Oh, A. K., Ohta, E., Hunt, A. T., Rogers, G. F., Mulliken, J. B., et al. (2008). Validity and reliability of craniofacial anthropometric measurement of 3D digital photogrammetric images. </w:t>
      </w:r>
      <w:r w:rsidRPr="0034220C">
        <w:rPr>
          <w:rFonts w:cs="Times New Roman"/>
          <w:i/>
          <w:iCs/>
          <w:noProof/>
          <w:szCs w:val="24"/>
        </w:rPr>
        <w:t>Cleft Palate-Craniofacial J.</w:t>
      </w:r>
      <w:r w:rsidRPr="0034220C">
        <w:rPr>
          <w:rFonts w:cs="Times New Roman"/>
          <w:noProof/>
          <w:szCs w:val="24"/>
        </w:rPr>
        <w:t xml:space="preserve"> 45, 232–239. doi:10.1597/06-175.</w:t>
      </w:r>
    </w:p>
    <w:p w14:paraId="6B7706AB" w14:textId="40CC26A3" w:rsidR="00A23BB5" w:rsidRPr="00A23BB5" w:rsidRDefault="00A23BB5" w:rsidP="0064153F">
      <w:pPr>
        <w:widowControl w:val="0"/>
        <w:autoSpaceDE w:val="0"/>
        <w:autoSpaceDN w:val="0"/>
        <w:adjustRightInd w:val="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AE261E">
      <w:headerReference w:type="even" r:id="rId13"/>
      <w:headerReference w:type="default" r:id="rId14"/>
      <w:footerReference w:type="even" r:id="rId15"/>
      <w:footerReference w:type="default" r:id="rId16"/>
      <w:headerReference w:type="first" r:id="rId17"/>
      <w:pgSz w:w="12240" w:h="15840"/>
      <w:pgMar w:top="1440" w:right="1440" w:bottom="1440" w:left="1440" w:header="288" w:footer="504"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6-08T10:03:00Z" w:initials="MOU">
    <w:p w14:paraId="0FE62468" w14:textId="77777777" w:rsidR="00346927" w:rsidRDefault="00346927" w:rsidP="00346927">
      <w:pPr>
        <w:pStyle w:val="CommentText"/>
      </w:pPr>
      <w:r>
        <w:rPr>
          <w:noProof/>
        </w:rPr>
        <w:t>Not sure if it id worth mentioning</w:t>
      </w:r>
      <w:r>
        <w:rPr>
          <w:rStyle w:val="CommentReference"/>
        </w:rPr>
        <w:annotationRef/>
      </w:r>
    </w:p>
  </w:comment>
  <w:comment w:id="5" w:author="Microsoft Office User" w:date="2018-06-11T13:25:00Z" w:initials="MOU">
    <w:p w14:paraId="0B0F5D1C" w14:textId="77777777" w:rsidR="00346927" w:rsidRDefault="00346927" w:rsidP="00346927">
      <w:pPr>
        <w:pStyle w:val="CommentText"/>
      </w:pPr>
      <w:r>
        <w:rPr>
          <w:rStyle w:val="CommentReference"/>
        </w:rPr>
        <w:annotationRef/>
      </w:r>
      <w:r>
        <w:t>Schematic?</w:t>
      </w:r>
    </w:p>
  </w:comment>
  <w:comment w:id="7" w:author="Microsoft Office User" w:date="2018-06-01T16:25:00Z" w:initials="MOU">
    <w:p w14:paraId="03753D81" w14:textId="6E3CE160" w:rsidR="00463269" w:rsidRDefault="00463269">
      <w:pPr>
        <w:pStyle w:val="CommentText"/>
      </w:pPr>
      <w:r>
        <w:rPr>
          <w:rStyle w:val="CommentReference"/>
        </w:rPr>
        <w:annotationRef/>
      </w:r>
      <w:r>
        <w:t xml:space="preserve">For Peter to elaborate, if needed. </w:t>
      </w:r>
    </w:p>
  </w:comment>
  <w:comment w:id="8" w:author="Julie White" w:date="2018-06-10T21:07:00Z" w:initials="JW">
    <w:p w14:paraId="29B50E6B" w14:textId="6129772E" w:rsidR="000A3765" w:rsidRDefault="000A3765">
      <w:pPr>
        <w:pStyle w:val="CommentText"/>
      </w:pPr>
      <w:r>
        <w:rPr>
          <w:rStyle w:val="CommentReference"/>
        </w:rPr>
        <w:annotationRef/>
      </w:r>
      <w:r>
        <w:t xml:space="preserve">Peter, can we also put up the code that you used to place the automatic landmarks? </w:t>
      </w:r>
    </w:p>
  </w:comment>
  <w:comment w:id="9" w:author="Julie White" w:date="2018-06-10T15:21:00Z" w:initials="JW">
    <w:p w14:paraId="01C39112" w14:textId="4A5A7196" w:rsidR="00463269" w:rsidRDefault="00463269">
      <w:pPr>
        <w:pStyle w:val="CommentText"/>
      </w:pPr>
      <w:r>
        <w:rPr>
          <w:rStyle w:val="CommentReference"/>
        </w:rPr>
        <w:annotationRef/>
      </w:r>
      <w:r>
        <w:t xml:space="preserve">Harry or Yi, perhaps you could write something here about the usefulness of dense-correspondence mapping in orthodontic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E62468" w15:done="0"/>
  <w15:commentEx w15:paraId="0B0F5D1C" w15:done="0"/>
  <w15:commentEx w15:paraId="03753D81" w15:done="0"/>
  <w15:commentEx w15:paraId="29B50E6B" w15:done="0"/>
  <w15:commentEx w15:paraId="01C391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E62468" w16cid:durableId="1EC4D2EB"/>
  <w16cid:commentId w16cid:paraId="0B0F5D1C" w16cid:durableId="1EC8F6DD"/>
  <w16cid:commentId w16cid:paraId="03753D81" w16cid:durableId="1EBBF1EC"/>
  <w16cid:commentId w16cid:paraId="29B50E6B" w16cid:durableId="1EC811A9"/>
  <w16cid:commentId w16cid:paraId="01C39112" w16cid:durableId="1EC7C0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9B80C" w14:textId="77777777" w:rsidR="009717E3" w:rsidRDefault="009717E3" w:rsidP="00117666">
      <w:pPr>
        <w:spacing w:after="0"/>
      </w:pPr>
      <w:r>
        <w:separator/>
      </w:r>
    </w:p>
  </w:endnote>
  <w:endnote w:type="continuationSeparator" w:id="0">
    <w:p w14:paraId="61D234E4" w14:textId="77777777" w:rsidR="009717E3" w:rsidRDefault="009717E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463269" w:rsidRPr="00577C4C" w:rsidRDefault="00463269">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463269" w:rsidRPr="00577C4C" w:rsidRDefault="00463269">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71754" w14:textId="77777777" w:rsidR="009717E3" w:rsidRDefault="009717E3" w:rsidP="00117666">
      <w:pPr>
        <w:spacing w:after="0"/>
      </w:pPr>
      <w:r>
        <w:separator/>
      </w:r>
    </w:p>
  </w:footnote>
  <w:footnote w:type="continuationSeparator" w:id="0">
    <w:p w14:paraId="00CB7F51" w14:textId="77777777" w:rsidR="009717E3" w:rsidRDefault="009717E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463269" w:rsidRPr="007E3148" w:rsidRDefault="00463269"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463269" w:rsidRPr="00A53000" w:rsidRDefault="00463269"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463269" w:rsidRDefault="00463269"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A166FF"/>
    <w:multiLevelType w:val="hybridMultilevel"/>
    <w:tmpl w:val="D8C0D8C2"/>
    <w:lvl w:ilvl="0" w:tplc="38822C98">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F6A6F7F2"/>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8"/>
  </w:num>
  <w:num w:numId="8">
    <w:abstractNumId w:val="6"/>
  </w:num>
  <w:num w:numId="9">
    <w:abstractNumId w:val="9"/>
  </w:num>
  <w:num w:numId="10">
    <w:abstractNumId w:val="7"/>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Julie White">
    <w15:presenceInfo w15:providerId="Windows Live" w15:userId="fb992c2cae0130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1DDF"/>
    <w:rsid w:val="0000355F"/>
    <w:rsid w:val="00003B0B"/>
    <w:rsid w:val="00010EEC"/>
    <w:rsid w:val="000114D6"/>
    <w:rsid w:val="000316C3"/>
    <w:rsid w:val="00034304"/>
    <w:rsid w:val="00035434"/>
    <w:rsid w:val="0003611C"/>
    <w:rsid w:val="00037F3B"/>
    <w:rsid w:val="00045678"/>
    <w:rsid w:val="000458E4"/>
    <w:rsid w:val="00052E83"/>
    <w:rsid w:val="000548AD"/>
    <w:rsid w:val="00057983"/>
    <w:rsid w:val="00063D84"/>
    <w:rsid w:val="00065622"/>
    <w:rsid w:val="0006636D"/>
    <w:rsid w:val="00067AEB"/>
    <w:rsid w:val="00073F08"/>
    <w:rsid w:val="00076953"/>
    <w:rsid w:val="00077D53"/>
    <w:rsid w:val="00081394"/>
    <w:rsid w:val="00085963"/>
    <w:rsid w:val="00086853"/>
    <w:rsid w:val="000A3765"/>
    <w:rsid w:val="000A5A3D"/>
    <w:rsid w:val="000A7140"/>
    <w:rsid w:val="000B34BD"/>
    <w:rsid w:val="000C1CBE"/>
    <w:rsid w:val="000C2C97"/>
    <w:rsid w:val="000C5762"/>
    <w:rsid w:val="000C7E2A"/>
    <w:rsid w:val="000E1AE8"/>
    <w:rsid w:val="000E33DA"/>
    <w:rsid w:val="000F4CFB"/>
    <w:rsid w:val="00117666"/>
    <w:rsid w:val="001223A7"/>
    <w:rsid w:val="00134256"/>
    <w:rsid w:val="00137EC0"/>
    <w:rsid w:val="0014215E"/>
    <w:rsid w:val="00144781"/>
    <w:rsid w:val="00147395"/>
    <w:rsid w:val="001552C9"/>
    <w:rsid w:val="00171B84"/>
    <w:rsid w:val="00175E24"/>
    <w:rsid w:val="00177D84"/>
    <w:rsid w:val="00181566"/>
    <w:rsid w:val="001842AC"/>
    <w:rsid w:val="001906FD"/>
    <w:rsid w:val="001964EF"/>
    <w:rsid w:val="001B1336"/>
    <w:rsid w:val="001B1A2C"/>
    <w:rsid w:val="001B4763"/>
    <w:rsid w:val="001C2D92"/>
    <w:rsid w:val="001C3CB9"/>
    <w:rsid w:val="001D37CF"/>
    <w:rsid w:val="001D5C23"/>
    <w:rsid w:val="001F2068"/>
    <w:rsid w:val="001F4C07"/>
    <w:rsid w:val="001F61DA"/>
    <w:rsid w:val="00207665"/>
    <w:rsid w:val="00220AEA"/>
    <w:rsid w:val="00221344"/>
    <w:rsid w:val="00221E4E"/>
    <w:rsid w:val="00226954"/>
    <w:rsid w:val="00226B89"/>
    <w:rsid w:val="00230805"/>
    <w:rsid w:val="002476B4"/>
    <w:rsid w:val="002629A3"/>
    <w:rsid w:val="00265660"/>
    <w:rsid w:val="00267D18"/>
    <w:rsid w:val="00270D5E"/>
    <w:rsid w:val="002868E2"/>
    <w:rsid w:val="002869C3"/>
    <w:rsid w:val="002936E4"/>
    <w:rsid w:val="00293D7D"/>
    <w:rsid w:val="00295B8B"/>
    <w:rsid w:val="00296B88"/>
    <w:rsid w:val="002C07D1"/>
    <w:rsid w:val="002C450A"/>
    <w:rsid w:val="002C74CA"/>
    <w:rsid w:val="002D2B3C"/>
    <w:rsid w:val="002E4A96"/>
    <w:rsid w:val="002E59CE"/>
    <w:rsid w:val="002F17A2"/>
    <w:rsid w:val="002F744D"/>
    <w:rsid w:val="00303DE6"/>
    <w:rsid w:val="00310124"/>
    <w:rsid w:val="003102F1"/>
    <w:rsid w:val="00315F6A"/>
    <w:rsid w:val="003366A1"/>
    <w:rsid w:val="00341E13"/>
    <w:rsid w:val="0034220C"/>
    <w:rsid w:val="00344FE2"/>
    <w:rsid w:val="00346927"/>
    <w:rsid w:val="00351613"/>
    <w:rsid w:val="003544FB"/>
    <w:rsid w:val="0035496B"/>
    <w:rsid w:val="00365186"/>
    <w:rsid w:val="00365D63"/>
    <w:rsid w:val="0036793B"/>
    <w:rsid w:val="00371B18"/>
    <w:rsid w:val="00372682"/>
    <w:rsid w:val="00376CC5"/>
    <w:rsid w:val="00382A35"/>
    <w:rsid w:val="00392264"/>
    <w:rsid w:val="00394C88"/>
    <w:rsid w:val="0039693B"/>
    <w:rsid w:val="003A633A"/>
    <w:rsid w:val="003B1FFE"/>
    <w:rsid w:val="003B2E0C"/>
    <w:rsid w:val="003B5447"/>
    <w:rsid w:val="003B6F61"/>
    <w:rsid w:val="003C06EA"/>
    <w:rsid w:val="003D2F2D"/>
    <w:rsid w:val="003F26BD"/>
    <w:rsid w:val="00401590"/>
    <w:rsid w:val="0041462F"/>
    <w:rsid w:val="00424774"/>
    <w:rsid w:val="0042661D"/>
    <w:rsid w:val="00454F14"/>
    <w:rsid w:val="004555F5"/>
    <w:rsid w:val="00463269"/>
    <w:rsid w:val="00463E3D"/>
    <w:rsid w:val="0046446E"/>
    <w:rsid w:val="004645AE"/>
    <w:rsid w:val="00467A79"/>
    <w:rsid w:val="0047213A"/>
    <w:rsid w:val="004723C0"/>
    <w:rsid w:val="0049141E"/>
    <w:rsid w:val="004B1E87"/>
    <w:rsid w:val="004B7F1A"/>
    <w:rsid w:val="004C3344"/>
    <w:rsid w:val="004C3F57"/>
    <w:rsid w:val="004D1D0B"/>
    <w:rsid w:val="004D3E33"/>
    <w:rsid w:val="004E0ABE"/>
    <w:rsid w:val="004F3B8B"/>
    <w:rsid w:val="00504C1F"/>
    <w:rsid w:val="005203A2"/>
    <w:rsid w:val="005250F2"/>
    <w:rsid w:val="00531DAA"/>
    <w:rsid w:val="00532CCE"/>
    <w:rsid w:val="005462B8"/>
    <w:rsid w:val="00550CB7"/>
    <w:rsid w:val="00551F6C"/>
    <w:rsid w:val="00556B08"/>
    <w:rsid w:val="00596B47"/>
    <w:rsid w:val="005A1D84"/>
    <w:rsid w:val="005A70EA"/>
    <w:rsid w:val="005B2A82"/>
    <w:rsid w:val="005C1319"/>
    <w:rsid w:val="005C3963"/>
    <w:rsid w:val="005D12D4"/>
    <w:rsid w:val="005D1840"/>
    <w:rsid w:val="005D35E4"/>
    <w:rsid w:val="005D578F"/>
    <w:rsid w:val="005D756B"/>
    <w:rsid w:val="005D7910"/>
    <w:rsid w:val="005E2BD5"/>
    <w:rsid w:val="005E5405"/>
    <w:rsid w:val="005F0638"/>
    <w:rsid w:val="005F0769"/>
    <w:rsid w:val="005F31AA"/>
    <w:rsid w:val="005F3DEA"/>
    <w:rsid w:val="005F7BF6"/>
    <w:rsid w:val="00601767"/>
    <w:rsid w:val="00601CFA"/>
    <w:rsid w:val="00602643"/>
    <w:rsid w:val="0062154F"/>
    <w:rsid w:val="00625855"/>
    <w:rsid w:val="00631A8C"/>
    <w:rsid w:val="00636B9B"/>
    <w:rsid w:val="0064153F"/>
    <w:rsid w:val="00642894"/>
    <w:rsid w:val="00644C23"/>
    <w:rsid w:val="006473D4"/>
    <w:rsid w:val="00651CA2"/>
    <w:rsid w:val="00653594"/>
    <w:rsid w:val="00653D60"/>
    <w:rsid w:val="00660D05"/>
    <w:rsid w:val="00661E1C"/>
    <w:rsid w:val="0066471B"/>
    <w:rsid w:val="00671D9A"/>
    <w:rsid w:val="00673952"/>
    <w:rsid w:val="00686C9D"/>
    <w:rsid w:val="00690070"/>
    <w:rsid w:val="00693E08"/>
    <w:rsid w:val="006A0C6D"/>
    <w:rsid w:val="006A4033"/>
    <w:rsid w:val="006A4266"/>
    <w:rsid w:val="006B2D5B"/>
    <w:rsid w:val="006B5B2E"/>
    <w:rsid w:val="006B7D14"/>
    <w:rsid w:val="006C3314"/>
    <w:rsid w:val="006C42A2"/>
    <w:rsid w:val="006D5B93"/>
    <w:rsid w:val="006F27EC"/>
    <w:rsid w:val="00725A73"/>
    <w:rsid w:val="00725A7D"/>
    <w:rsid w:val="0073085C"/>
    <w:rsid w:val="00731C20"/>
    <w:rsid w:val="00732DB4"/>
    <w:rsid w:val="00740F06"/>
    <w:rsid w:val="00745F72"/>
    <w:rsid w:val="00746505"/>
    <w:rsid w:val="00746A86"/>
    <w:rsid w:val="0075139A"/>
    <w:rsid w:val="00752DE5"/>
    <w:rsid w:val="00760D2B"/>
    <w:rsid w:val="00766354"/>
    <w:rsid w:val="00772C2F"/>
    <w:rsid w:val="00786F67"/>
    <w:rsid w:val="00790BB3"/>
    <w:rsid w:val="00792043"/>
    <w:rsid w:val="00797EDD"/>
    <w:rsid w:val="007B0322"/>
    <w:rsid w:val="007C0E3F"/>
    <w:rsid w:val="007C206C"/>
    <w:rsid w:val="007C3A00"/>
    <w:rsid w:val="007C5729"/>
    <w:rsid w:val="007D21E6"/>
    <w:rsid w:val="007D3AAE"/>
    <w:rsid w:val="007E0CA5"/>
    <w:rsid w:val="007E77DC"/>
    <w:rsid w:val="007F0065"/>
    <w:rsid w:val="007F5F2A"/>
    <w:rsid w:val="007F7AB2"/>
    <w:rsid w:val="00807E23"/>
    <w:rsid w:val="008111E4"/>
    <w:rsid w:val="0081301C"/>
    <w:rsid w:val="00817DD6"/>
    <w:rsid w:val="00820105"/>
    <w:rsid w:val="00827453"/>
    <w:rsid w:val="0084053C"/>
    <w:rsid w:val="00841525"/>
    <w:rsid w:val="00847072"/>
    <w:rsid w:val="00855F29"/>
    <w:rsid w:val="00857A13"/>
    <w:rsid w:val="008629A9"/>
    <w:rsid w:val="00875231"/>
    <w:rsid w:val="00875488"/>
    <w:rsid w:val="0088513A"/>
    <w:rsid w:val="008854D1"/>
    <w:rsid w:val="00893C19"/>
    <w:rsid w:val="008B339A"/>
    <w:rsid w:val="008D5EBA"/>
    <w:rsid w:val="008D6C8D"/>
    <w:rsid w:val="008E2B54"/>
    <w:rsid w:val="008E4404"/>
    <w:rsid w:val="008E58C7"/>
    <w:rsid w:val="008F24E7"/>
    <w:rsid w:val="008F41D5"/>
    <w:rsid w:val="008F4E4F"/>
    <w:rsid w:val="008F5021"/>
    <w:rsid w:val="008F6A0D"/>
    <w:rsid w:val="00900478"/>
    <w:rsid w:val="00900F1C"/>
    <w:rsid w:val="00904E53"/>
    <w:rsid w:val="00910E25"/>
    <w:rsid w:val="0091427C"/>
    <w:rsid w:val="00916685"/>
    <w:rsid w:val="00924184"/>
    <w:rsid w:val="009249E5"/>
    <w:rsid w:val="00926217"/>
    <w:rsid w:val="0093338E"/>
    <w:rsid w:val="009362A8"/>
    <w:rsid w:val="00943573"/>
    <w:rsid w:val="009441BD"/>
    <w:rsid w:val="0094491C"/>
    <w:rsid w:val="00960C71"/>
    <w:rsid w:val="009630DB"/>
    <w:rsid w:val="00970F8F"/>
    <w:rsid w:val="009717E3"/>
    <w:rsid w:val="00971B61"/>
    <w:rsid w:val="00973FE9"/>
    <w:rsid w:val="00980C31"/>
    <w:rsid w:val="00981022"/>
    <w:rsid w:val="00981D6F"/>
    <w:rsid w:val="009955FF"/>
    <w:rsid w:val="009A0A32"/>
    <w:rsid w:val="009B23E8"/>
    <w:rsid w:val="009D23AD"/>
    <w:rsid w:val="009D259D"/>
    <w:rsid w:val="009E7B69"/>
    <w:rsid w:val="009F1CD6"/>
    <w:rsid w:val="00A23BB5"/>
    <w:rsid w:val="00A3056A"/>
    <w:rsid w:val="00A36610"/>
    <w:rsid w:val="00A41AA6"/>
    <w:rsid w:val="00A43547"/>
    <w:rsid w:val="00A47278"/>
    <w:rsid w:val="00A50D9D"/>
    <w:rsid w:val="00A53000"/>
    <w:rsid w:val="00A545C6"/>
    <w:rsid w:val="00A66601"/>
    <w:rsid w:val="00A67415"/>
    <w:rsid w:val="00A67A52"/>
    <w:rsid w:val="00A75F87"/>
    <w:rsid w:val="00A7683B"/>
    <w:rsid w:val="00A801C7"/>
    <w:rsid w:val="00A84661"/>
    <w:rsid w:val="00A85F11"/>
    <w:rsid w:val="00A95D8B"/>
    <w:rsid w:val="00AA1A4B"/>
    <w:rsid w:val="00AA611C"/>
    <w:rsid w:val="00AB4F70"/>
    <w:rsid w:val="00AC0270"/>
    <w:rsid w:val="00AC3EA3"/>
    <w:rsid w:val="00AC6612"/>
    <w:rsid w:val="00AC662C"/>
    <w:rsid w:val="00AC792D"/>
    <w:rsid w:val="00AD7547"/>
    <w:rsid w:val="00AE0EA1"/>
    <w:rsid w:val="00AE261E"/>
    <w:rsid w:val="00AF4999"/>
    <w:rsid w:val="00B00341"/>
    <w:rsid w:val="00B0232F"/>
    <w:rsid w:val="00B02C22"/>
    <w:rsid w:val="00B1774C"/>
    <w:rsid w:val="00B22FA3"/>
    <w:rsid w:val="00B35F05"/>
    <w:rsid w:val="00B4431B"/>
    <w:rsid w:val="00B45E0D"/>
    <w:rsid w:val="00B573C7"/>
    <w:rsid w:val="00B60E71"/>
    <w:rsid w:val="00B657B8"/>
    <w:rsid w:val="00B80B60"/>
    <w:rsid w:val="00B8310D"/>
    <w:rsid w:val="00B84920"/>
    <w:rsid w:val="00B8556A"/>
    <w:rsid w:val="00B97C25"/>
    <w:rsid w:val="00BB1E70"/>
    <w:rsid w:val="00BB3A44"/>
    <w:rsid w:val="00BD0465"/>
    <w:rsid w:val="00BD7368"/>
    <w:rsid w:val="00BE7BBA"/>
    <w:rsid w:val="00BF03C6"/>
    <w:rsid w:val="00C0056F"/>
    <w:rsid w:val="00C012A3"/>
    <w:rsid w:val="00C04E91"/>
    <w:rsid w:val="00C15006"/>
    <w:rsid w:val="00C16F19"/>
    <w:rsid w:val="00C23E47"/>
    <w:rsid w:val="00C24B79"/>
    <w:rsid w:val="00C46580"/>
    <w:rsid w:val="00C52A7B"/>
    <w:rsid w:val="00C53174"/>
    <w:rsid w:val="00C535D7"/>
    <w:rsid w:val="00C554C9"/>
    <w:rsid w:val="00C62C8F"/>
    <w:rsid w:val="00C6324C"/>
    <w:rsid w:val="00C679AA"/>
    <w:rsid w:val="00C724CF"/>
    <w:rsid w:val="00C75972"/>
    <w:rsid w:val="00C80C1E"/>
    <w:rsid w:val="00C82792"/>
    <w:rsid w:val="00C948FD"/>
    <w:rsid w:val="00C96F24"/>
    <w:rsid w:val="00CA1470"/>
    <w:rsid w:val="00CA49BA"/>
    <w:rsid w:val="00CB104B"/>
    <w:rsid w:val="00CB43D5"/>
    <w:rsid w:val="00CC58F8"/>
    <w:rsid w:val="00CC76F9"/>
    <w:rsid w:val="00CD066B"/>
    <w:rsid w:val="00CD0A74"/>
    <w:rsid w:val="00CD46E2"/>
    <w:rsid w:val="00CD6949"/>
    <w:rsid w:val="00CE67F9"/>
    <w:rsid w:val="00CF148C"/>
    <w:rsid w:val="00CF1D98"/>
    <w:rsid w:val="00CF2D94"/>
    <w:rsid w:val="00D00D0B"/>
    <w:rsid w:val="00D01E93"/>
    <w:rsid w:val="00D04B69"/>
    <w:rsid w:val="00D057EE"/>
    <w:rsid w:val="00D079B4"/>
    <w:rsid w:val="00D2240D"/>
    <w:rsid w:val="00D25C57"/>
    <w:rsid w:val="00D43DCB"/>
    <w:rsid w:val="00D43E0B"/>
    <w:rsid w:val="00D537FA"/>
    <w:rsid w:val="00D538D0"/>
    <w:rsid w:val="00D60AF4"/>
    <w:rsid w:val="00D63F3D"/>
    <w:rsid w:val="00D72F17"/>
    <w:rsid w:val="00D80D99"/>
    <w:rsid w:val="00D869C2"/>
    <w:rsid w:val="00D9222B"/>
    <w:rsid w:val="00D93BA0"/>
    <w:rsid w:val="00D93C76"/>
    <w:rsid w:val="00D9503C"/>
    <w:rsid w:val="00DB647C"/>
    <w:rsid w:val="00DD73EF"/>
    <w:rsid w:val="00DE23E8"/>
    <w:rsid w:val="00DE450E"/>
    <w:rsid w:val="00DE7277"/>
    <w:rsid w:val="00DF2699"/>
    <w:rsid w:val="00DF3B1F"/>
    <w:rsid w:val="00E00822"/>
    <w:rsid w:val="00E0128B"/>
    <w:rsid w:val="00E06713"/>
    <w:rsid w:val="00E23FA8"/>
    <w:rsid w:val="00E612F8"/>
    <w:rsid w:val="00E6301F"/>
    <w:rsid w:val="00E64E17"/>
    <w:rsid w:val="00E77283"/>
    <w:rsid w:val="00E94D94"/>
    <w:rsid w:val="00EA09BA"/>
    <w:rsid w:val="00EA3A7B"/>
    <w:rsid w:val="00EA3D3C"/>
    <w:rsid w:val="00EC272A"/>
    <w:rsid w:val="00EC7CC3"/>
    <w:rsid w:val="00EE21A4"/>
    <w:rsid w:val="00EE2D3A"/>
    <w:rsid w:val="00EE4C75"/>
    <w:rsid w:val="00EE55DD"/>
    <w:rsid w:val="00EF51F5"/>
    <w:rsid w:val="00F023DC"/>
    <w:rsid w:val="00F02462"/>
    <w:rsid w:val="00F14453"/>
    <w:rsid w:val="00F14BE0"/>
    <w:rsid w:val="00F15656"/>
    <w:rsid w:val="00F2624A"/>
    <w:rsid w:val="00F30759"/>
    <w:rsid w:val="00F46494"/>
    <w:rsid w:val="00F474E5"/>
    <w:rsid w:val="00F558AB"/>
    <w:rsid w:val="00F61D89"/>
    <w:rsid w:val="00F62965"/>
    <w:rsid w:val="00F70970"/>
    <w:rsid w:val="00F74D63"/>
    <w:rsid w:val="00F85CCF"/>
    <w:rsid w:val="00F86ABB"/>
    <w:rsid w:val="00F90383"/>
    <w:rsid w:val="00F96D98"/>
    <w:rsid w:val="00FB3E99"/>
    <w:rsid w:val="00FC1373"/>
    <w:rsid w:val="00FD3103"/>
    <w:rsid w:val="00FD5C43"/>
    <w:rsid w:val="00FD60BC"/>
    <w:rsid w:val="00FD7648"/>
    <w:rsid w:val="00FD7CD6"/>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0641105-4C79-4E51-AEC0-5A326184B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3214</TotalTime>
  <Pages>20</Pages>
  <Words>48473</Words>
  <Characters>276302</Characters>
  <Application>Microsoft Office Word</Application>
  <DocSecurity>0</DocSecurity>
  <Lines>2302</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90</cp:revision>
  <cp:lastPrinted>2013-10-03T12:51:00Z</cp:lastPrinted>
  <dcterms:created xsi:type="dcterms:W3CDTF">2018-05-25T19:27:00Z</dcterms:created>
  <dcterms:modified xsi:type="dcterms:W3CDTF">2018-06-1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